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5DB8" w:rsidRPr="0091427C" w:rsidRDefault="00C66AD6" w:rsidP="00F94703">
      <w:pPr>
        <w:spacing w:after="0" w:line="360" w:lineRule="auto"/>
        <w:jc w:val="center"/>
        <w:rPr>
          <w:rFonts w:ascii="Times New Roman" w:hAnsi="Times New Roman" w:cs="Times New Roman"/>
          <w:sz w:val="24"/>
          <w:szCs w:val="24"/>
        </w:rPr>
      </w:pPr>
      <w:r w:rsidRPr="0091427C">
        <w:rPr>
          <w:rFonts w:ascii="Times New Roman" w:hAnsi="Times New Roman" w:cs="Times New Roman"/>
          <w:b/>
          <w:sz w:val="24"/>
          <w:szCs w:val="24"/>
        </w:rPr>
        <w:t xml:space="preserve">Deciphering the </w:t>
      </w:r>
      <w:r w:rsidR="0044498C" w:rsidRPr="0091427C">
        <w:rPr>
          <w:rFonts w:ascii="Times New Roman" w:hAnsi="Times New Roman" w:cs="Times New Roman"/>
          <w:b/>
          <w:sz w:val="24"/>
          <w:szCs w:val="24"/>
        </w:rPr>
        <w:t>C</w:t>
      </w:r>
      <w:r w:rsidR="0049304A" w:rsidRPr="0091427C">
        <w:rPr>
          <w:rFonts w:ascii="Times New Roman" w:hAnsi="Times New Roman" w:cs="Times New Roman"/>
          <w:b/>
          <w:sz w:val="24"/>
          <w:szCs w:val="24"/>
        </w:rPr>
        <w:t>omplete D</w:t>
      </w:r>
      <w:r w:rsidR="00C634EF" w:rsidRPr="0091427C">
        <w:rPr>
          <w:rFonts w:ascii="Times New Roman" w:hAnsi="Times New Roman" w:cs="Times New Roman"/>
          <w:b/>
          <w:sz w:val="24"/>
          <w:szCs w:val="24"/>
        </w:rPr>
        <w:t>eletion of</w:t>
      </w:r>
      <w:r w:rsidR="00277F7F" w:rsidRPr="0091427C">
        <w:rPr>
          <w:rFonts w:ascii="Times New Roman" w:hAnsi="Times New Roman" w:cs="Times New Roman"/>
          <w:b/>
          <w:sz w:val="24"/>
          <w:szCs w:val="24"/>
        </w:rPr>
        <w:t xml:space="preserve"> </w:t>
      </w:r>
      <w:r w:rsidR="000A2FCB" w:rsidRPr="0091427C">
        <w:rPr>
          <w:rFonts w:ascii="Times New Roman" w:hAnsi="Times New Roman" w:cs="Times New Roman"/>
          <w:b/>
          <w:sz w:val="24"/>
          <w:szCs w:val="24"/>
        </w:rPr>
        <w:t xml:space="preserve">the </w:t>
      </w:r>
      <w:r w:rsidR="000A2FCB" w:rsidRPr="0091427C">
        <w:rPr>
          <w:rFonts w:ascii="Times New Roman" w:hAnsi="Times New Roman" w:cs="Times New Roman"/>
          <w:b/>
          <w:i/>
          <w:sz w:val="24"/>
          <w:szCs w:val="24"/>
        </w:rPr>
        <w:t>M</w:t>
      </w:r>
      <w:r w:rsidR="0044498C" w:rsidRPr="0091427C">
        <w:rPr>
          <w:rFonts w:ascii="Times New Roman" w:hAnsi="Times New Roman" w:cs="Times New Roman"/>
          <w:b/>
          <w:i/>
          <w:sz w:val="24"/>
          <w:szCs w:val="24"/>
        </w:rPr>
        <w:t>grB</w:t>
      </w:r>
      <w:r w:rsidR="000A2FCB" w:rsidRPr="0091427C">
        <w:rPr>
          <w:rFonts w:ascii="Times New Roman" w:hAnsi="Times New Roman" w:cs="Times New Roman"/>
          <w:b/>
          <w:sz w:val="24"/>
          <w:szCs w:val="24"/>
        </w:rPr>
        <w:t xml:space="preserve"> Locus</w:t>
      </w:r>
      <w:r w:rsidR="00F94703" w:rsidRPr="0091427C">
        <w:rPr>
          <w:rFonts w:ascii="Times New Roman" w:hAnsi="Times New Roman" w:cs="Times New Roman"/>
          <w:b/>
          <w:sz w:val="24"/>
          <w:szCs w:val="24"/>
        </w:rPr>
        <w:t xml:space="preserve"> </w:t>
      </w:r>
      <w:r w:rsidR="0049304A" w:rsidRPr="0091427C">
        <w:rPr>
          <w:rFonts w:ascii="Times New Roman" w:hAnsi="Times New Roman" w:cs="Times New Roman"/>
          <w:b/>
          <w:sz w:val="24"/>
          <w:szCs w:val="24"/>
        </w:rPr>
        <w:t>in a</w:t>
      </w:r>
      <w:r w:rsidR="00B27A32" w:rsidRPr="0091427C">
        <w:rPr>
          <w:rFonts w:ascii="Times New Roman" w:hAnsi="Times New Roman" w:cs="Times New Roman"/>
          <w:b/>
          <w:sz w:val="24"/>
          <w:szCs w:val="24"/>
        </w:rPr>
        <w:t>n Unusual</w:t>
      </w:r>
      <w:r w:rsidR="0049304A" w:rsidRPr="0091427C">
        <w:rPr>
          <w:rFonts w:ascii="Times New Roman" w:hAnsi="Times New Roman" w:cs="Times New Roman"/>
          <w:b/>
          <w:sz w:val="24"/>
          <w:szCs w:val="24"/>
        </w:rPr>
        <w:t xml:space="preserve"> Colistin-R</w:t>
      </w:r>
      <w:r w:rsidR="0044498C" w:rsidRPr="0091427C">
        <w:rPr>
          <w:rFonts w:ascii="Times New Roman" w:hAnsi="Times New Roman" w:cs="Times New Roman"/>
          <w:b/>
          <w:sz w:val="24"/>
          <w:szCs w:val="24"/>
        </w:rPr>
        <w:t>esistant</w:t>
      </w:r>
      <w:r w:rsidR="002E4709" w:rsidRPr="0091427C">
        <w:rPr>
          <w:rFonts w:ascii="Times New Roman" w:hAnsi="Times New Roman" w:cs="Times New Roman"/>
          <w:b/>
          <w:sz w:val="24"/>
          <w:szCs w:val="24"/>
        </w:rPr>
        <w:t xml:space="preserve"> </w:t>
      </w:r>
      <w:r w:rsidR="0044498C" w:rsidRPr="0091427C">
        <w:rPr>
          <w:rFonts w:ascii="Times New Roman" w:hAnsi="Times New Roman" w:cs="Times New Roman"/>
          <w:b/>
          <w:i/>
          <w:sz w:val="24"/>
          <w:szCs w:val="24"/>
        </w:rPr>
        <w:t>Klebsiella pneumoniae</w:t>
      </w:r>
      <w:r w:rsidR="00F94703" w:rsidRPr="0091427C">
        <w:rPr>
          <w:rFonts w:ascii="Times New Roman" w:hAnsi="Times New Roman" w:cs="Times New Roman"/>
          <w:b/>
          <w:i/>
          <w:sz w:val="24"/>
          <w:szCs w:val="24"/>
        </w:rPr>
        <w:t xml:space="preserve"> </w:t>
      </w:r>
      <w:r w:rsidR="00F94703" w:rsidRPr="0091427C">
        <w:rPr>
          <w:rFonts w:ascii="Times New Roman" w:hAnsi="Times New Roman" w:cs="Times New Roman"/>
          <w:b/>
          <w:sz w:val="24"/>
          <w:szCs w:val="24"/>
        </w:rPr>
        <w:t>Colonizing the Gut of a Traveler Returning from India</w:t>
      </w:r>
    </w:p>
    <w:p w:rsidR="001D354A" w:rsidRPr="0091427C" w:rsidRDefault="001D354A" w:rsidP="006137CE">
      <w:pPr>
        <w:spacing w:after="0" w:line="360" w:lineRule="auto"/>
        <w:jc w:val="both"/>
        <w:rPr>
          <w:rFonts w:ascii="Times New Roman" w:hAnsi="Times New Roman" w:cs="Times New Roman"/>
          <w:sz w:val="24"/>
          <w:szCs w:val="24"/>
        </w:rPr>
      </w:pPr>
    </w:p>
    <w:p w:rsidR="00602E4F" w:rsidRPr="0091427C" w:rsidRDefault="00602E4F" w:rsidP="006137CE">
      <w:pPr>
        <w:spacing w:after="0" w:line="360" w:lineRule="auto"/>
        <w:jc w:val="center"/>
        <w:rPr>
          <w:rFonts w:ascii="Times New Roman" w:hAnsi="Times New Roman" w:cs="Times New Roman"/>
          <w:sz w:val="24"/>
          <w:szCs w:val="24"/>
        </w:rPr>
      </w:pPr>
    </w:p>
    <w:p w:rsidR="001D33F8" w:rsidRPr="0091427C" w:rsidRDefault="001D33F8" w:rsidP="006137CE">
      <w:pPr>
        <w:spacing w:after="0" w:line="360" w:lineRule="auto"/>
        <w:jc w:val="center"/>
        <w:rPr>
          <w:rFonts w:ascii="Times New Roman" w:hAnsi="Times New Roman" w:cs="Times New Roman"/>
          <w:sz w:val="24"/>
          <w:szCs w:val="24"/>
        </w:rPr>
      </w:pPr>
      <w:r w:rsidRPr="0091427C">
        <w:rPr>
          <w:rFonts w:ascii="Times New Roman" w:hAnsi="Times New Roman" w:cs="Times New Roman"/>
          <w:sz w:val="24"/>
          <w:szCs w:val="24"/>
        </w:rPr>
        <w:t>Odette J. Bernasconi,</w:t>
      </w:r>
      <w:r w:rsidRPr="0091427C">
        <w:rPr>
          <w:rFonts w:ascii="Times New Roman" w:hAnsi="Times New Roman" w:cs="Times New Roman"/>
          <w:sz w:val="24"/>
          <w:szCs w:val="24"/>
          <w:vertAlign w:val="superscript"/>
        </w:rPr>
        <w:t>1,2</w:t>
      </w:r>
      <w:r w:rsidR="0059614E" w:rsidRPr="0091427C">
        <w:rPr>
          <w:rFonts w:ascii="Times New Roman" w:hAnsi="Times New Roman" w:cs="Times New Roman"/>
          <w:sz w:val="24"/>
          <w:szCs w:val="24"/>
          <w:vertAlign w:val="superscript"/>
        </w:rPr>
        <w:t>§</w:t>
      </w:r>
      <w:r w:rsidRPr="0091427C">
        <w:rPr>
          <w:rFonts w:ascii="Times New Roman" w:hAnsi="Times New Roman" w:cs="Times New Roman"/>
          <w:sz w:val="24"/>
          <w:szCs w:val="24"/>
        </w:rPr>
        <w:t xml:space="preserve"> Valentina Donà,</w:t>
      </w:r>
      <w:r w:rsidRPr="0091427C">
        <w:rPr>
          <w:rFonts w:ascii="Times New Roman" w:hAnsi="Times New Roman" w:cs="Times New Roman"/>
          <w:sz w:val="24"/>
          <w:szCs w:val="24"/>
          <w:vertAlign w:val="superscript"/>
        </w:rPr>
        <w:t>1</w:t>
      </w:r>
      <w:r w:rsidR="00410549">
        <w:rPr>
          <w:rFonts w:ascii="Times New Roman" w:hAnsi="Times New Roman" w:cs="Times New Roman"/>
          <w:sz w:val="24"/>
          <w:szCs w:val="24"/>
          <w:vertAlign w:val="superscript"/>
        </w:rPr>
        <w:t>,</w:t>
      </w:r>
      <w:r w:rsidR="0059614E" w:rsidRPr="0091427C">
        <w:rPr>
          <w:rFonts w:ascii="Times New Roman" w:hAnsi="Times New Roman" w:cs="Times New Roman"/>
          <w:sz w:val="24"/>
          <w:szCs w:val="24"/>
          <w:vertAlign w:val="superscript"/>
        </w:rPr>
        <w:t>§</w:t>
      </w:r>
      <w:r w:rsidR="0080093F" w:rsidRPr="0091427C">
        <w:rPr>
          <w:rFonts w:ascii="Times New Roman" w:hAnsi="Times New Roman" w:cs="Times New Roman"/>
          <w:sz w:val="24"/>
          <w:szCs w:val="24"/>
          <w:vertAlign w:val="superscript"/>
        </w:rPr>
        <w:t>,¥</w:t>
      </w:r>
      <w:r w:rsidRPr="0091427C">
        <w:rPr>
          <w:rFonts w:ascii="Times New Roman" w:hAnsi="Times New Roman" w:cs="Times New Roman"/>
          <w:sz w:val="24"/>
          <w:szCs w:val="24"/>
        </w:rPr>
        <w:t xml:space="preserve"> </w:t>
      </w:r>
      <w:r w:rsidR="0059614E" w:rsidRPr="0091427C">
        <w:rPr>
          <w:rFonts w:ascii="Times New Roman" w:hAnsi="Times New Roman" w:cs="Times New Roman"/>
          <w:sz w:val="24"/>
          <w:szCs w:val="24"/>
        </w:rPr>
        <w:t>João Pires</w:t>
      </w:r>
      <w:r w:rsidR="00006563" w:rsidRPr="0091427C">
        <w:rPr>
          <w:rFonts w:ascii="Times New Roman" w:hAnsi="Times New Roman" w:cs="Times New Roman"/>
          <w:sz w:val="24"/>
          <w:szCs w:val="24"/>
        </w:rPr>
        <w:t>,</w:t>
      </w:r>
      <w:r w:rsidR="0059614E" w:rsidRPr="0091427C">
        <w:rPr>
          <w:rFonts w:ascii="Times New Roman" w:hAnsi="Times New Roman" w:cs="Times New Roman"/>
          <w:sz w:val="24"/>
          <w:szCs w:val="24"/>
          <w:vertAlign w:val="superscript"/>
        </w:rPr>
        <w:t>1,2</w:t>
      </w:r>
      <w:r w:rsidR="00006563" w:rsidRPr="0091427C">
        <w:rPr>
          <w:rFonts w:ascii="Times New Roman" w:hAnsi="Times New Roman" w:cs="Times New Roman"/>
          <w:sz w:val="24"/>
          <w:szCs w:val="24"/>
        </w:rPr>
        <w:t xml:space="preserve"> </w:t>
      </w:r>
      <w:r w:rsidR="004E4B4C" w:rsidRPr="0091427C">
        <w:rPr>
          <w:rFonts w:ascii="Times New Roman" w:hAnsi="Times New Roman" w:cs="Times New Roman"/>
          <w:sz w:val="24"/>
          <w:szCs w:val="24"/>
        </w:rPr>
        <w:t xml:space="preserve">Esther Kuenzli, </w:t>
      </w:r>
      <w:r w:rsidR="004E4B4C" w:rsidRPr="0091427C">
        <w:rPr>
          <w:rFonts w:ascii="Times New Roman" w:hAnsi="Times New Roman" w:cs="Times New Roman"/>
          <w:sz w:val="24"/>
          <w:szCs w:val="24"/>
          <w:vertAlign w:val="superscript"/>
        </w:rPr>
        <w:t>3,4</w:t>
      </w:r>
      <w:r w:rsidR="004E4B4C" w:rsidRPr="0091427C">
        <w:rPr>
          <w:rFonts w:ascii="Times New Roman" w:hAnsi="Times New Roman" w:cs="Times New Roman"/>
          <w:sz w:val="24"/>
          <w:szCs w:val="24"/>
        </w:rPr>
        <w:t xml:space="preserve"> </w:t>
      </w:r>
      <w:r w:rsidR="00DD5496" w:rsidRPr="0091427C">
        <w:rPr>
          <w:rFonts w:ascii="Times New Roman" w:hAnsi="Times New Roman" w:cs="Times New Roman"/>
          <w:sz w:val="24"/>
          <w:szCs w:val="24"/>
        </w:rPr>
        <w:t>Christoph Hatz</w:t>
      </w:r>
      <w:r w:rsidR="00042E76" w:rsidRPr="0091427C">
        <w:rPr>
          <w:rFonts w:ascii="Times New Roman" w:hAnsi="Times New Roman" w:cs="Times New Roman"/>
          <w:sz w:val="24"/>
          <w:szCs w:val="24"/>
        </w:rPr>
        <w:t>,</w:t>
      </w:r>
      <w:r w:rsidR="0059614E" w:rsidRPr="0091427C">
        <w:rPr>
          <w:rFonts w:ascii="Times New Roman" w:hAnsi="Times New Roman" w:cs="Times New Roman"/>
          <w:sz w:val="24"/>
          <w:szCs w:val="24"/>
          <w:vertAlign w:val="superscript"/>
        </w:rPr>
        <w:t>3,4</w:t>
      </w:r>
      <w:r w:rsidR="006333CE" w:rsidRPr="0091427C">
        <w:rPr>
          <w:rFonts w:ascii="Times New Roman" w:hAnsi="Times New Roman" w:cs="Times New Roman"/>
          <w:sz w:val="24"/>
          <w:szCs w:val="24"/>
        </w:rPr>
        <w:t xml:space="preserve"> </w:t>
      </w:r>
      <w:r w:rsidR="00087839" w:rsidRPr="0091427C">
        <w:rPr>
          <w:rFonts w:ascii="Times New Roman" w:hAnsi="Times New Roman" w:cs="Times New Roman"/>
          <w:sz w:val="24"/>
          <w:szCs w:val="24"/>
        </w:rPr>
        <w:t xml:space="preserve">Francesco </w:t>
      </w:r>
      <w:r w:rsidR="006515D5" w:rsidRPr="0091427C">
        <w:rPr>
          <w:rFonts w:ascii="Times New Roman" w:hAnsi="Times New Roman" w:cs="Times New Roman"/>
          <w:sz w:val="24"/>
          <w:szCs w:val="24"/>
        </w:rPr>
        <w:t>Luzzaro</w:t>
      </w:r>
      <w:r w:rsidR="006333CE" w:rsidRPr="0091427C">
        <w:rPr>
          <w:rFonts w:ascii="Times New Roman" w:hAnsi="Times New Roman" w:cs="Times New Roman"/>
          <w:sz w:val="24"/>
          <w:szCs w:val="24"/>
        </w:rPr>
        <w:t>,</w:t>
      </w:r>
      <w:r w:rsidR="006333CE" w:rsidRPr="0091427C">
        <w:rPr>
          <w:rFonts w:ascii="Times New Roman" w:hAnsi="Times New Roman" w:cs="Times New Roman"/>
          <w:sz w:val="24"/>
          <w:szCs w:val="24"/>
          <w:vertAlign w:val="superscript"/>
        </w:rPr>
        <w:t>5</w:t>
      </w:r>
      <w:r w:rsidR="006333CE" w:rsidRPr="0091427C">
        <w:rPr>
          <w:rFonts w:ascii="Times New Roman" w:hAnsi="Times New Roman" w:cs="Times New Roman"/>
          <w:sz w:val="24"/>
          <w:szCs w:val="24"/>
        </w:rPr>
        <w:t xml:space="preserve"> </w:t>
      </w:r>
      <w:r w:rsidRPr="0091427C">
        <w:rPr>
          <w:rFonts w:ascii="Times New Roman" w:hAnsi="Times New Roman" w:cs="Times New Roman"/>
          <w:sz w:val="24"/>
          <w:szCs w:val="24"/>
        </w:rPr>
        <w:t>Vincent Perreten,</w:t>
      </w:r>
      <w:r w:rsidR="0059614E" w:rsidRPr="0091427C">
        <w:rPr>
          <w:rFonts w:ascii="Times New Roman" w:hAnsi="Times New Roman" w:cs="Times New Roman"/>
          <w:sz w:val="24"/>
          <w:szCs w:val="24"/>
          <w:vertAlign w:val="superscript"/>
        </w:rPr>
        <w:t>6</w:t>
      </w:r>
      <w:r w:rsidRPr="0091427C">
        <w:rPr>
          <w:rFonts w:ascii="Times New Roman" w:hAnsi="Times New Roman" w:cs="Times New Roman"/>
          <w:sz w:val="24"/>
          <w:szCs w:val="24"/>
          <w:vertAlign w:val="superscript"/>
        </w:rPr>
        <w:t xml:space="preserve"> </w:t>
      </w:r>
      <w:r w:rsidRPr="0091427C">
        <w:rPr>
          <w:rFonts w:ascii="Times New Roman" w:hAnsi="Times New Roman" w:cs="Times New Roman"/>
          <w:sz w:val="24"/>
          <w:szCs w:val="24"/>
        </w:rPr>
        <w:t xml:space="preserve">and Andrea Endimiani </w:t>
      </w:r>
      <w:r w:rsidRPr="0091427C">
        <w:rPr>
          <w:rFonts w:ascii="Times New Roman" w:hAnsi="Times New Roman" w:cs="Times New Roman"/>
          <w:sz w:val="24"/>
          <w:szCs w:val="24"/>
          <w:vertAlign w:val="superscript"/>
        </w:rPr>
        <w:t>1*</w:t>
      </w:r>
    </w:p>
    <w:p w:rsidR="001D33F8" w:rsidRPr="0091427C" w:rsidRDefault="001D33F8" w:rsidP="006137CE">
      <w:pPr>
        <w:spacing w:after="0" w:line="360" w:lineRule="auto"/>
        <w:jc w:val="both"/>
        <w:rPr>
          <w:rFonts w:ascii="Times New Roman" w:hAnsi="Times New Roman" w:cs="Times New Roman"/>
          <w:sz w:val="24"/>
          <w:szCs w:val="24"/>
          <w:vertAlign w:val="superscript"/>
        </w:rPr>
      </w:pPr>
    </w:p>
    <w:p w:rsidR="0059614E" w:rsidRPr="0091427C" w:rsidRDefault="0059614E" w:rsidP="0059614E">
      <w:pPr>
        <w:overflowPunct w:val="0"/>
        <w:autoSpaceDE w:val="0"/>
        <w:autoSpaceDN w:val="0"/>
        <w:adjustRightInd w:val="0"/>
        <w:spacing w:line="480" w:lineRule="auto"/>
        <w:jc w:val="center"/>
        <w:rPr>
          <w:rFonts w:ascii="Times New Roman" w:hAnsi="Times New Roman" w:cs="Times New Roman"/>
          <w:sz w:val="24"/>
          <w:szCs w:val="24"/>
          <w:vertAlign w:val="superscript"/>
        </w:rPr>
      </w:pPr>
    </w:p>
    <w:p w:rsidR="0059614E" w:rsidRPr="0091427C" w:rsidRDefault="001D33F8" w:rsidP="0059614E">
      <w:pPr>
        <w:overflowPunct w:val="0"/>
        <w:autoSpaceDE w:val="0"/>
        <w:autoSpaceDN w:val="0"/>
        <w:adjustRightInd w:val="0"/>
        <w:spacing w:line="480" w:lineRule="auto"/>
        <w:jc w:val="center"/>
        <w:rPr>
          <w:rFonts w:ascii="Times New Roman" w:hAnsi="Times New Roman" w:cs="Times New Roman"/>
          <w:b/>
          <w:bCs/>
          <w:sz w:val="24"/>
          <w:szCs w:val="24"/>
        </w:rPr>
      </w:pPr>
      <w:r w:rsidRPr="0091427C">
        <w:rPr>
          <w:rFonts w:ascii="Times New Roman" w:hAnsi="Times New Roman" w:cs="Times New Roman"/>
          <w:sz w:val="24"/>
          <w:szCs w:val="24"/>
          <w:vertAlign w:val="superscript"/>
        </w:rPr>
        <w:t xml:space="preserve">1 </w:t>
      </w:r>
      <w:r w:rsidRPr="0091427C">
        <w:rPr>
          <w:rFonts w:ascii="Times New Roman" w:hAnsi="Times New Roman" w:cs="Times New Roman"/>
          <w:sz w:val="24"/>
          <w:szCs w:val="24"/>
        </w:rPr>
        <w:t>Institute for Infectious Diseases, University of Bern, Bern, Switzerland</w:t>
      </w:r>
      <w:r w:rsidR="0059614E" w:rsidRPr="0091427C">
        <w:rPr>
          <w:rFonts w:ascii="Times New Roman" w:hAnsi="Times New Roman" w:cs="Times New Roman"/>
          <w:sz w:val="24"/>
          <w:szCs w:val="24"/>
        </w:rPr>
        <w:t xml:space="preserve">; </w:t>
      </w:r>
      <w:r w:rsidRPr="0091427C">
        <w:rPr>
          <w:rFonts w:ascii="Times New Roman" w:hAnsi="Times New Roman" w:cs="Times New Roman"/>
          <w:sz w:val="24"/>
          <w:szCs w:val="24"/>
          <w:vertAlign w:val="superscript"/>
        </w:rPr>
        <w:t xml:space="preserve">2 </w:t>
      </w:r>
      <w:r w:rsidRPr="0091427C">
        <w:rPr>
          <w:rFonts w:ascii="Times New Roman" w:hAnsi="Times New Roman" w:cs="Times New Roman"/>
          <w:sz w:val="24"/>
          <w:szCs w:val="24"/>
        </w:rPr>
        <w:t>Graduate School of Cellular and Biomedical Sciences, University of Bern, Bern, Switzerland</w:t>
      </w:r>
      <w:r w:rsidR="0059614E" w:rsidRPr="0091427C">
        <w:rPr>
          <w:rFonts w:ascii="Times New Roman" w:hAnsi="Times New Roman" w:cs="Times New Roman"/>
          <w:sz w:val="24"/>
          <w:szCs w:val="24"/>
        </w:rPr>
        <w:t xml:space="preserve">; </w:t>
      </w:r>
      <w:r w:rsidR="004E4B4C" w:rsidRPr="0091427C">
        <w:rPr>
          <w:rFonts w:ascii="Times New Roman" w:hAnsi="Times New Roman" w:cs="Times New Roman"/>
          <w:sz w:val="24"/>
          <w:szCs w:val="24"/>
          <w:vertAlign w:val="superscript"/>
        </w:rPr>
        <w:t xml:space="preserve">3 </w:t>
      </w:r>
      <w:r w:rsidR="004E4B4C" w:rsidRPr="0091427C">
        <w:rPr>
          <w:rFonts w:ascii="Times New Roman" w:hAnsi="Times New Roman" w:cs="Times New Roman"/>
          <w:sz w:val="24"/>
          <w:szCs w:val="24"/>
        </w:rPr>
        <w:t xml:space="preserve">Swiss Tropical and Public Health Institute, Basel, Switzerland; </w:t>
      </w:r>
      <w:r w:rsidR="004E4B4C" w:rsidRPr="0091427C">
        <w:rPr>
          <w:rFonts w:ascii="Times New Roman" w:hAnsi="Times New Roman" w:cs="Times New Roman"/>
          <w:sz w:val="24"/>
          <w:szCs w:val="24"/>
          <w:vertAlign w:val="superscript"/>
        </w:rPr>
        <w:t xml:space="preserve">4 </w:t>
      </w:r>
      <w:r w:rsidR="004E4B4C" w:rsidRPr="0091427C">
        <w:rPr>
          <w:rFonts w:ascii="Times New Roman" w:hAnsi="Times New Roman" w:cs="Times New Roman"/>
          <w:sz w:val="24"/>
          <w:szCs w:val="24"/>
        </w:rPr>
        <w:t>Division of Communicable Diseases, Institute for Social and Preventive Medicine, University of Zurich, Zurich, Switzerland</w:t>
      </w:r>
      <w:r w:rsidR="0059614E" w:rsidRPr="0091427C">
        <w:rPr>
          <w:rFonts w:ascii="Times New Roman" w:hAnsi="Times New Roman" w:cs="Times New Roman"/>
          <w:sz w:val="24"/>
          <w:szCs w:val="24"/>
        </w:rPr>
        <w:t xml:space="preserve">; </w:t>
      </w:r>
      <w:r w:rsidR="0059614E" w:rsidRPr="0091427C">
        <w:rPr>
          <w:rFonts w:ascii="Times New Roman" w:hAnsi="Times New Roman" w:cs="Times New Roman"/>
          <w:sz w:val="24"/>
          <w:szCs w:val="24"/>
          <w:vertAlign w:val="superscript"/>
        </w:rPr>
        <w:t>5</w:t>
      </w:r>
      <w:r w:rsidR="0059614E" w:rsidRPr="0091427C">
        <w:rPr>
          <w:rFonts w:ascii="Times New Roman" w:hAnsi="Times New Roman" w:cs="Times New Roman"/>
          <w:sz w:val="24"/>
          <w:szCs w:val="24"/>
        </w:rPr>
        <w:t xml:space="preserve"> </w:t>
      </w:r>
      <w:r w:rsidR="00087839" w:rsidRPr="0091427C">
        <w:rPr>
          <w:rFonts w:ascii="Times New Roman" w:hAnsi="Times New Roman" w:cs="Times New Roman"/>
          <w:sz w:val="24"/>
          <w:szCs w:val="24"/>
        </w:rPr>
        <w:t>Laboratory of Microbiology, A. Manzoni Hospital, Lecco, Italy</w:t>
      </w:r>
      <w:r w:rsidR="0059614E" w:rsidRPr="0091427C">
        <w:rPr>
          <w:rFonts w:ascii="Times New Roman" w:eastAsia="Arial Unicode MS" w:hAnsi="Times New Roman" w:cs="Times New Roman"/>
          <w:kern w:val="1"/>
          <w:sz w:val="24"/>
          <w:szCs w:val="24"/>
          <w:lang w:eastAsia="zh-CN" w:bidi="hi-IN"/>
        </w:rPr>
        <w:t xml:space="preserve">; </w:t>
      </w:r>
      <w:r w:rsidR="0059614E" w:rsidRPr="0091427C">
        <w:rPr>
          <w:rFonts w:ascii="Times New Roman" w:hAnsi="Times New Roman" w:cs="Times New Roman"/>
          <w:sz w:val="24"/>
          <w:szCs w:val="24"/>
          <w:vertAlign w:val="superscript"/>
        </w:rPr>
        <w:t>6</w:t>
      </w:r>
      <w:r w:rsidR="0059614E" w:rsidRPr="0091427C">
        <w:rPr>
          <w:rFonts w:ascii="Times New Roman" w:hAnsi="Times New Roman" w:cs="Times New Roman"/>
          <w:sz w:val="24"/>
          <w:szCs w:val="24"/>
          <w:lang w:eastAsia="de-CH"/>
        </w:rPr>
        <w:t xml:space="preserve"> Institute of Veterinary Bacteriology, Vetsuisse Faculty, University of Bern, Bern, Switzerland</w:t>
      </w:r>
      <w:r w:rsidR="0059614E" w:rsidRPr="0091427C">
        <w:rPr>
          <w:rFonts w:ascii="Times New Roman" w:hAnsi="Times New Roman" w:cs="Times New Roman"/>
          <w:sz w:val="24"/>
          <w:szCs w:val="24"/>
        </w:rPr>
        <w:t xml:space="preserve"> </w:t>
      </w:r>
      <w:r w:rsidR="0059614E" w:rsidRPr="0091427C">
        <w:rPr>
          <w:rFonts w:ascii="Times New Roman" w:hAnsi="Times New Roman" w:cs="Times New Roman"/>
          <w:sz w:val="24"/>
          <w:szCs w:val="24"/>
          <w:vertAlign w:val="superscript"/>
          <w:lang w:eastAsia="de-CH"/>
        </w:rPr>
        <w:t xml:space="preserve"> </w:t>
      </w:r>
    </w:p>
    <w:p w:rsidR="001D33F8" w:rsidRPr="0091427C" w:rsidRDefault="001D33F8" w:rsidP="00102510">
      <w:pPr>
        <w:spacing w:after="0" w:line="360" w:lineRule="auto"/>
        <w:jc w:val="center"/>
        <w:rPr>
          <w:rFonts w:ascii="Times New Roman" w:hAnsi="Times New Roman" w:cs="Times New Roman"/>
          <w:b/>
          <w:sz w:val="24"/>
          <w:szCs w:val="24"/>
        </w:rPr>
      </w:pPr>
    </w:p>
    <w:p w:rsidR="00C634EF" w:rsidRPr="0091427C" w:rsidRDefault="0059614E" w:rsidP="006137CE">
      <w:pPr>
        <w:spacing w:after="0" w:line="360" w:lineRule="auto"/>
        <w:jc w:val="both"/>
        <w:rPr>
          <w:rFonts w:ascii="Times New Roman" w:hAnsi="Times New Roman" w:cs="Times New Roman"/>
          <w:b/>
          <w:sz w:val="24"/>
          <w:szCs w:val="24"/>
        </w:rPr>
      </w:pPr>
      <w:r w:rsidRPr="0091427C">
        <w:rPr>
          <w:rFonts w:ascii="Times New Roman" w:hAnsi="Times New Roman" w:cs="Times New Roman"/>
          <w:b/>
          <w:sz w:val="24"/>
          <w:szCs w:val="24"/>
          <w:vertAlign w:val="superscript"/>
        </w:rPr>
        <w:t>§</w:t>
      </w:r>
      <w:r w:rsidRPr="0091427C">
        <w:rPr>
          <w:rFonts w:ascii="Times New Roman" w:hAnsi="Times New Roman" w:cs="Times New Roman"/>
          <w:b/>
          <w:sz w:val="24"/>
          <w:szCs w:val="24"/>
        </w:rPr>
        <w:t xml:space="preserve"> </w:t>
      </w:r>
      <w:r w:rsidRPr="0091427C">
        <w:rPr>
          <w:rFonts w:ascii="Times New Roman" w:hAnsi="Times New Roman" w:cs="Times New Roman"/>
          <w:sz w:val="24"/>
          <w:szCs w:val="24"/>
        </w:rPr>
        <w:t>Contributed equally</w:t>
      </w:r>
    </w:p>
    <w:p w:rsidR="0080093F" w:rsidRPr="0091427C" w:rsidRDefault="0080093F" w:rsidP="0080093F">
      <w:pPr>
        <w:spacing w:after="0" w:line="360" w:lineRule="auto"/>
        <w:jc w:val="both"/>
        <w:rPr>
          <w:rFonts w:ascii="Times New Roman" w:hAnsi="Times New Roman" w:cs="Times New Roman"/>
          <w:sz w:val="24"/>
          <w:szCs w:val="24"/>
          <w:vertAlign w:val="superscript"/>
        </w:rPr>
      </w:pPr>
    </w:p>
    <w:p w:rsidR="0080093F" w:rsidRPr="0091427C" w:rsidRDefault="0080093F" w:rsidP="0080093F">
      <w:pPr>
        <w:spacing w:after="0" w:line="360" w:lineRule="auto"/>
        <w:jc w:val="both"/>
        <w:rPr>
          <w:rFonts w:ascii="Times New Roman" w:hAnsi="Times New Roman" w:cs="Times New Roman"/>
          <w:sz w:val="24"/>
          <w:szCs w:val="24"/>
        </w:rPr>
      </w:pPr>
      <w:r w:rsidRPr="0091427C">
        <w:rPr>
          <w:rFonts w:ascii="Times New Roman" w:hAnsi="Times New Roman" w:cs="Times New Roman"/>
          <w:sz w:val="24"/>
          <w:szCs w:val="24"/>
          <w:vertAlign w:val="superscript"/>
        </w:rPr>
        <w:t>¥</w:t>
      </w:r>
      <w:r w:rsidRPr="0091427C">
        <w:rPr>
          <w:rFonts w:ascii="Times New Roman" w:hAnsi="Times New Roman" w:cs="Times New Roman"/>
          <w:sz w:val="24"/>
          <w:szCs w:val="24"/>
        </w:rPr>
        <w:t xml:space="preserve"> Present address: </w:t>
      </w:r>
      <w:r w:rsidRPr="0091427C">
        <w:rPr>
          <w:rFonts w:ascii="Times New Roman" w:hAnsi="Times New Roman" w:cs="Times New Roman"/>
          <w:sz w:val="24"/>
          <w:szCs w:val="24"/>
          <w:lang w:eastAsia="de-CH"/>
        </w:rPr>
        <w:t>Institute of Veterinary Bacteriology, Vetsuisse Faculty, University of Bern, Bern, Switzerland</w:t>
      </w:r>
    </w:p>
    <w:p w:rsidR="001D33F8" w:rsidRPr="0091427C" w:rsidRDefault="001D33F8" w:rsidP="006137CE">
      <w:pPr>
        <w:spacing w:after="0" w:line="360" w:lineRule="auto"/>
        <w:jc w:val="both"/>
        <w:rPr>
          <w:rFonts w:ascii="Times New Roman" w:hAnsi="Times New Roman" w:cs="Times New Roman"/>
          <w:sz w:val="24"/>
          <w:szCs w:val="24"/>
        </w:rPr>
      </w:pPr>
    </w:p>
    <w:p w:rsidR="0059614E" w:rsidRPr="0091427C" w:rsidRDefault="0059614E" w:rsidP="006137CE">
      <w:pPr>
        <w:spacing w:after="0" w:line="360" w:lineRule="auto"/>
        <w:jc w:val="both"/>
        <w:rPr>
          <w:rFonts w:ascii="Times New Roman" w:hAnsi="Times New Roman" w:cs="Times New Roman"/>
          <w:b/>
          <w:sz w:val="24"/>
          <w:szCs w:val="24"/>
        </w:rPr>
      </w:pPr>
    </w:p>
    <w:p w:rsidR="006333CE" w:rsidRPr="0091427C" w:rsidRDefault="006333CE" w:rsidP="006137CE">
      <w:pPr>
        <w:spacing w:after="0" w:line="360" w:lineRule="auto"/>
        <w:jc w:val="both"/>
        <w:rPr>
          <w:rFonts w:ascii="Times New Roman" w:hAnsi="Times New Roman" w:cs="Times New Roman"/>
          <w:b/>
          <w:sz w:val="24"/>
          <w:szCs w:val="24"/>
        </w:rPr>
      </w:pPr>
    </w:p>
    <w:p w:rsidR="006333CE" w:rsidRPr="0091427C" w:rsidRDefault="006333CE" w:rsidP="006137CE">
      <w:pPr>
        <w:spacing w:after="0" w:line="360" w:lineRule="auto"/>
        <w:jc w:val="both"/>
        <w:rPr>
          <w:rFonts w:ascii="Times New Roman" w:hAnsi="Times New Roman" w:cs="Times New Roman"/>
          <w:b/>
          <w:sz w:val="24"/>
          <w:szCs w:val="24"/>
        </w:rPr>
      </w:pPr>
    </w:p>
    <w:p w:rsidR="006333CE" w:rsidRPr="0091427C" w:rsidRDefault="006333CE" w:rsidP="006137CE">
      <w:pPr>
        <w:spacing w:after="0" w:line="360" w:lineRule="auto"/>
        <w:jc w:val="both"/>
        <w:rPr>
          <w:rFonts w:ascii="Times New Roman" w:hAnsi="Times New Roman" w:cs="Times New Roman"/>
          <w:b/>
          <w:sz w:val="24"/>
          <w:szCs w:val="24"/>
        </w:rPr>
      </w:pPr>
    </w:p>
    <w:p w:rsidR="001D33F8" w:rsidRPr="0091427C" w:rsidRDefault="001D33F8" w:rsidP="006137CE">
      <w:pPr>
        <w:spacing w:after="0" w:line="360" w:lineRule="auto"/>
        <w:jc w:val="both"/>
        <w:rPr>
          <w:rFonts w:ascii="Times New Roman" w:hAnsi="Times New Roman" w:cs="Times New Roman"/>
          <w:b/>
          <w:sz w:val="24"/>
          <w:szCs w:val="24"/>
        </w:rPr>
      </w:pPr>
      <w:r w:rsidRPr="0091427C">
        <w:rPr>
          <w:rFonts w:ascii="Times New Roman" w:hAnsi="Times New Roman" w:cs="Times New Roman"/>
          <w:b/>
          <w:sz w:val="24"/>
          <w:szCs w:val="24"/>
        </w:rPr>
        <w:t xml:space="preserve">*Corresponding Author: </w:t>
      </w:r>
    </w:p>
    <w:p w:rsidR="001D33F8" w:rsidRPr="0091427C" w:rsidRDefault="001D33F8" w:rsidP="006137CE">
      <w:pPr>
        <w:spacing w:after="0" w:line="360" w:lineRule="auto"/>
        <w:jc w:val="both"/>
        <w:rPr>
          <w:rFonts w:ascii="Times New Roman" w:hAnsi="Times New Roman" w:cs="Times New Roman"/>
          <w:sz w:val="24"/>
          <w:szCs w:val="24"/>
        </w:rPr>
      </w:pPr>
      <w:r w:rsidRPr="0091427C">
        <w:rPr>
          <w:rFonts w:ascii="Times New Roman" w:hAnsi="Times New Roman" w:cs="Times New Roman"/>
          <w:sz w:val="24"/>
          <w:szCs w:val="24"/>
        </w:rPr>
        <w:t>Prof. Andrea Endimiani MD, PhD</w:t>
      </w:r>
    </w:p>
    <w:p w:rsidR="001D33F8" w:rsidRPr="0091427C" w:rsidRDefault="001D33F8" w:rsidP="006137CE">
      <w:pPr>
        <w:spacing w:after="0" w:line="360" w:lineRule="auto"/>
        <w:jc w:val="both"/>
        <w:rPr>
          <w:rFonts w:ascii="Times New Roman" w:hAnsi="Times New Roman" w:cs="Times New Roman"/>
          <w:sz w:val="24"/>
          <w:szCs w:val="24"/>
        </w:rPr>
      </w:pPr>
      <w:r w:rsidRPr="0091427C">
        <w:rPr>
          <w:rFonts w:ascii="Times New Roman" w:hAnsi="Times New Roman" w:cs="Times New Roman"/>
          <w:sz w:val="24"/>
          <w:szCs w:val="24"/>
        </w:rPr>
        <w:t xml:space="preserve">Institute for Infectious Diseases, University of Bern </w:t>
      </w:r>
    </w:p>
    <w:p w:rsidR="001D33F8" w:rsidRPr="0091427C" w:rsidRDefault="001D33F8" w:rsidP="006137CE">
      <w:pPr>
        <w:spacing w:after="0" w:line="360" w:lineRule="auto"/>
        <w:jc w:val="both"/>
        <w:rPr>
          <w:rFonts w:ascii="Times New Roman" w:hAnsi="Times New Roman" w:cs="Times New Roman"/>
          <w:sz w:val="24"/>
          <w:szCs w:val="24"/>
        </w:rPr>
      </w:pPr>
      <w:r w:rsidRPr="0091427C">
        <w:rPr>
          <w:rFonts w:ascii="Times New Roman" w:hAnsi="Times New Roman" w:cs="Times New Roman"/>
          <w:sz w:val="24"/>
          <w:szCs w:val="24"/>
        </w:rPr>
        <w:t>Friedbühlstrasse 51, CH-3001, Bern, Switzerland</w:t>
      </w:r>
    </w:p>
    <w:p w:rsidR="001D33F8" w:rsidRPr="0091427C" w:rsidRDefault="001D33F8" w:rsidP="006137CE">
      <w:pPr>
        <w:spacing w:after="0" w:line="360" w:lineRule="auto"/>
        <w:jc w:val="both"/>
        <w:rPr>
          <w:rFonts w:ascii="Times New Roman" w:hAnsi="Times New Roman" w:cs="Times New Roman"/>
          <w:sz w:val="24"/>
          <w:szCs w:val="24"/>
        </w:rPr>
      </w:pPr>
      <w:r w:rsidRPr="0091427C">
        <w:rPr>
          <w:rFonts w:ascii="Times New Roman" w:hAnsi="Times New Roman" w:cs="Times New Roman"/>
          <w:sz w:val="24"/>
          <w:szCs w:val="24"/>
        </w:rPr>
        <w:t>Phone: +41-31-632 8 632; Fax: +41-31-632 8 766</w:t>
      </w:r>
    </w:p>
    <w:p w:rsidR="006137CE" w:rsidRPr="0091427C" w:rsidRDefault="001D33F8" w:rsidP="0046612B">
      <w:pPr>
        <w:spacing w:after="0" w:line="360" w:lineRule="auto"/>
        <w:jc w:val="both"/>
        <w:rPr>
          <w:rFonts w:ascii="Times New Roman" w:hAnsi="Times New Roman" w:cs="Times New Roman"/>
          <w:sz w:val="24"/>
          <w:szCs w:val="24"/>
        </w:rPr>
      </w:pPr>
      <w:r w:rsidRPr="0091427C">
        <w:rPr>
          <w:rFonts w:ascii="Times New Roman" w:hAnsi="Times New Roman" w:cs="Times New Roman"/>
          <w:sz w:val="24"/>
          <w:szCs w:val="24"/>
        </w:rPr>
        <w:t xml:space="preserve">Emails: </w:t>
      </w:r>
      <w:hyperlink r:id="rId8" w:history="1">
        <w:r w:rsidRPr="0091427C">
          <w:rPr>
            <w:rFonts w:ascii="Times New Roman" w:hAnsi="Times New Roman" w:cs="Times New Roman"/>
            <w:color w:val="0000FF" w:themeColor="hyperlink"/>
            <w:sz w:val="24"/>
            <w:szCs w:val="24"/>
            <w:u w:val="single"/>
          </w:rPr>
          <w:t>andrea.endimiani@ifik.unibe.ch</w:t>
        </w:r>
      </w:hyperlink>
      <w:r w:rsidRPr="0091427C">
        <w:rPr>
          <w:rFonts w:ascii="Times New Roman" w:hAnsi="Times New Roman" w:cs="Times New Roman"/>
          <w:sz w:val="24"/>
          <w:szCs w:val="24"/>
        </w:rPr>
        <w:t xml:space="preserve">; </w:t>
      </w:r>
      <w:hyperlink r:id="rId9" w:history="1">
        <w:r w:rsidRPr="0091427C">
          <w:rPr>
            <w:rFonts w:ascii="Times New Roman" w:hAnsi="Times New Roman" w:cs="Times New Roman"/>
            <w:color w:val="0000FF" w:themeColor="hyperlink"/>
            <w:sz w:val="24"/>
            <w:szCs w:val="24"/>
            <w:u w:val="single"/>
          </w:rPr>
          <w:t>aendimiani@gmail.com</w:t>
        </w:r>
      </w:hyperlink>
      <w:r w:rsidR="006137CE" w:rsidRPr="0091427C">
        <w:rPr>
          <w:rFonts w:ascii="Times New Roman" w:hAnsi="Times New Roman" w:cs="Times New Roman"/>
          <w:sz w:val="24"/>
          <w:szCs w:val="24"/>
        </w:rPr>
        <w:br w:type="page"/>
      </w:r>
    </w:p>
    <w:p w:rsidR="000F2515" w:rsidRPr="00520AEF" w:rsidRDefault="000F2515" w:rsidP="009B5522">
      <w:pPr>
        <w:spacing w:after="0" w:line="480" w:lineRule="auto"/>
        <w:jc w:val="both"/>
        <w:rPr>
          <w:rFonts w:ascii="Times New Roman" w:hAnsi="Times New Roman" w:cs="Times New Roman"/>
          <w:sz w:val="24"/>
          <w:szCs w:val="24"/>
        </w:rPr>
      </w:pPr>
      <w:r w:rsidRPr="00520AEF">
        <w:rPr>
          <w:rFonts w:ascii="Times New Roman" w:hAnsi="Times New Roman" w:cs="Times New Roman"/>
          <w:sz w:val="24"/>
          <w:szCs w:val="24"/>
        </w:rPr>
        <w:lastRenderedPageBreak/>
        <w:t>Sir,</w:t>
      </w:r>
    </w:p>
    <w:p w:rsidR="00CF127E" w:rsidRPr="00520AEF" w:rsidRDefault="000F2515" w:rsidP="009B5522">
      <w:pPr>
        <w:spacing w:after="0" w:line="480" w:lineRule="auto"/>
        <w:jc w:val="both"/>
        <w:rPr>
          <w:rFonts w:ascii="Times New Roman" w:hAnsi="Times New Roman" w:cs="Times New Roman"/>
          <w:sz w:val="24"/>
          <w:szCs w:val="24"/>
        </w:rPr>
      </w:pPr>
      <w:r w:rsidRPr="00520AEF">
        <w:rPr>
          <w:rFonts w:ascii="Times New Roman" w:hAnsi="Times New Roman" w:cs="Times New Roman"/>
          <w:sz w:val="24"/>
          <w:szCs w:val="24"/>
        </w:rPr>
        <w:t>m</w:t>
      </w:r>
      <w:r w:rsidR="006C0D11" w:rsidRPr="00520AEF">
        <w:rPr>
          <w:rFonts w:ascii="Times New Roman" w:hAnsi="Times New Roman" w:cs="Times New Roman"/>
          <w:sz w:val="24"/>
          <w:szCs w:val="24"/>
        </w:rPr>
        <w:t>ost colistin-resistant</w:t>
      </w:r>
      <w:r w:rsidR="00C92E29" w:rsidRPr="00520AEF">
        <w:rPr>
          <w:rFonts w:ascii="Times New Roman" w:hAnsi="Times New Roman" w:cs="Times New Roman"/>
          <w:sz w:val="24"/>
          <w:szCs w:val="24"/>
        </w:rPr>
        <w:t xml:space="preserve"> </w:t>
      </w:r>
      <w:r w:rsidR="006C0D11" w:rsidRPr="00520AEF">
        <w:rPr>
          <w:rFonts w:ascii="Times New Roman" w:hAnsi="Times New Roman" w:cs="Times New Roman"/>
          <w:sz w:val="24"/>
          <w:szCs w:val="24"/>
        </w:rPr>
        <w:t xml:space="preserve">(Col-R) </w:t>
      </w:r>
      <w:r w:rsidR="00C92E29" w:rsidRPr="00520AEF">
        <w:rPr>
          <w:rFonts w:ascii="Times New Roman" w:hAnsi="Times New Roman" w:cs="Times New Roman"/>
          <w:i/>
          <w:sz w:val="24"/>
          <w:szCs w:val="24"/>
        </w:rPr>
        <w:t>Klebsiella pneumoniae</w:t>
      </w:r>
      <w:r w:rsidR="00C92E29" w:rsidRPr="00520AEF">
        <w:rPr>
          <w:rFonts w:ascii="Times New Roman" w:hAnsi="Times New Roman" w:cs="Times New Roman"/>
          <w:sz w:val="24"/>
          <w:szCs w:val="24"/>
        </w:rPr>
        <w:t xml:space="preserve"> </w:t>
      </w:r>
      <w:r w:rsidR="006C0D11" w:rsidRPr="00520AEF">
        <w:rPr>
          <w:rFonts w:ascii="Times New Roman" w:hAnsi="Times New Roman" w:cs="Times New Roman"/>
          <w:sz w:val="24"/>
          <w:szCs w:val="24"/>
        </w:rPr>
        <w:t xml:space="preserve">strains </w:t>
      </w:r>
      <w:r w:rsidR="00667765" w:rsidRPr="00520AEF">
        <w:rPr>
          <w:rFonts w:ascii="Times New Roman" w:hAnsi="Times New Roman" w:cs="Times New Roman"/>
          <w:sz w:val="24"/>
          <w:szCs w:val="24"/>
        </w:rPr>
        <w:t>possess</w:t>
      </w:r>
      <w:r w:rsidR="006C0D11" w:rsidRPr="00520AEF">
        <w:rPr>
          <w:rFonts w:ascii="Times New Roman" w:hAnsi="Times New Roman" w:cs="Times New Roman"/>
          <w:sz w:val="24"/>
          <w:szCs w:val="24"/>
        </w:rPr>
        <w:t xml:space="preserve"> </w:t>
      </w:r>
      <w:r w:rsidR="005E5CC1" w:rsidRPr="00520AEF">
        <w:rPr>
          <w:rFonts w:ascii="Times New Roman" w:hAnsi="Times New Roman" w:cs="Times New Roman"/>
          <w:sz w:val="24"/>
          <w:szCs w:val="24"/>
        </w:rPr>
        <w:t xml:space="preserve">alterations </w:t>
      </w:r>
      <w:r w:rsidR="006C0D11" w:rsidRPr="00520AEF">
        <w:rPr>
          <w:rFonts w:ascii="Times New Roman" w:hAnsi="Times New Roman" w:cs="Times New Roman"/>
          <w:sz w:val="24"/>
          <w:szCs w:val="24"/>
        </w:rPr>
        <w:t>of</w:t>
      </w:r>
      <w:r w:rsidR="00C92E29" w:rsidRPr="00520AEF">
        <w:rPr>
          <w:rFonts w:ascii="Times New Roman" w:hAnsi="Times New Roman" w:cs="Times New Roman"/>
          <w:sz w:val="24"/>
          <w:szCs w:val="24"/>
        </w:rPr>
        <w:t xml:space="preserve"> </w:t>
      </w:r>
      <w:r w:rsidR="00E85B00" w:rsidRPr="00520AEF">
        <w:rPr>
          <w:rFonts w:ascii="Times New Roman" w:hAnsi="Times New Roman" w:cs="Times New Roman"/>
          <w:sz w:val="24"/>
          <w:szCs w:val="24"/>
        </w:rPr>
        <w:t>the</w:t>
      </w:r>
      <w:r w:rsidR="00C92E29" w:rsidRPr="00520AEF">
        <w:rPr>
          <w:rFonts w:ascii="Times New Roman" w:hAnsi="Times New Roman" w:cs="Times New Roman"/>
          <w:sz w:val="24"/>
          <w:szCs w:val="24"/>
        </w:rPr>
        <w:t xml:space="preserve"> two-component systems</w:t>
      </w:r>
      <w:r w:rsidR="008E7688" w:rsidRPr="00520AEF">
        <w:t xml:space="preserve"> </w:t>
      </w:r>
      <w:proofErr w:type="spellStart"/>
      <w:r w:rsidR="00D45B9A" w:rsidRPr="00520AEF">
        <w:rPr>
          <w:rFonts w:ascii="Times New Roman" w:hAnsi="Times New Roman" w:cs="Times New Roman"/>
          <w:sz w:val="24"/>
          <w:szCs w:val="24"/>
        </w:rPr>
        <w:t>Pho</w:t>
      </w:r>
      <w:r w:rsidR="008E7688" w:rsidRPr="00520AEF">
        <w:rPr>
          <w:rFonts w:ascii="Times New Roman" w:hAnsi="Times New Roman" w:cs="Times New Roman"/>
          <w:sz w:val="24"/>
          <w:szCs w:val="24"/>
        </w:rPr>
        <w:t>P</w:t>
      </w:r>
      <w:proofErr w:type="spellEnd"/>
      <w:r w:rsidR="00D45B9A" w:rsidRPr="00520AEF">
        <w:rPr>
          <w:rFonts w:ascii="Times New Roman" w:hAnsi="Times New Roman" w:cs="Times New Roman"/>
          <w:sz w:val="24"/>
          <w:szCs w:val="24"/>
        </w:rPr>
        <w:t>/Q</w:t>
      </w:r>
      <w:r w:rsidR="00C92E29" w:rsidRPr="00520AEF">
        <w:rPr>
          <w:rFonts w:ascii="Times New Roman" w:hAnsi="Times New Roman" w:cs="Times New Roman"/>
          <w:sz w:val="24"/>
          <w:szCs w:val="24"/>
        </w:rPr>
        <w:t xml:space="preserve"> an</w:t>
      </w:r>
      <w:r w:rsidR="00EE5477" w:rsidRPr="00520AEF">
        <w:rPr>
          <w:rFonts w:ascii="Times New Roman" w:hAnsi="Times New Roman" w:cs="Times New Roman"/>
          <w:sz w:val="24"/>
          <w:szCs w:val="24"/>
        </w:rPr>
        <w:t xml:space="preserve">d </w:t>
      </w:r>
      <w:proofErr w:type="spellStart"/>
      <w:r w:rsidR="00D45B9A" w:rsidRPr="00520AEF">
        <w:rPr>
          <w:rFonts w:ascii="Times New Roman" w:hAnsi="Times New Roman" w:cs="Times New Roman"/>
          <w:sz w:val="24"/>
          <w:szCs w:val="24"/>
        </w:rPr>
        <w:t>PmrA</w:t>
      </w:r>
      <w:proofErr w:type="spellEnd"/>
      <w:r w:rsidR="00D45B9A" w:rsidRPr="00520AEF">
        <w:rPr>
          <w:rFonts w:ascii="Times New Roman" w:hAnsi="Times New Roman" w:cs="Times New Roman"/>
          <w:sz w:val="24"/>
          <w:szCs w:val="24"/>
        </w:rPr>
        <w:t>/</w:t>
      </w:r>
      <w:r w:rsidR="008E7688" w:rsidRPr="00520AEF">
        <w:rPr>
          <w:rFonts w:ascii="Times New Roman" w:hAnsi="Times New Roman" w:cs="Times New Roman"/>
          <w:sz w:val="24"/>
          <w:szCs w:val="24"/>
        </w:rPr>
        <w:t>B</w:t>
      </w:r>
      <w:r w:rsidR="00C92E29" w:rsidRPr="00520AEF">
        <w:rPr>
          <w:rFonts w:ascii="Times New Roman" w:hAnsi="Times New Roman" w:cs="Times New Roman"/>
          <w:sz w:val="24"/>
          <w:szCs w:val="24"/>
        </w:rPr>
        <w:t>.</w:t>
      </w:r>
      <w:r w:rsidR="00EE5477" w:rsidRPr="00520AEF">
        <w:rPr>
          <w:rFonts w:ascii="Times New Roman" w:hAnsi="Times New Roman" w:cs="Times New Roman"/>
          <w:sz w:val="24"/>
          <w:szCs w:val="24"/>
        </w:rPr>
        <w:t xml:space="preserve"> </w:t>
      </w:r>
      <w:r w:rsidR="00163975" w:rsidRPr="00520AEF">
        <w:rPr>
          <w:rFonts w:ascii="Times New Roman" w:hAnsi="Times New Roman" w:cs="Times New Roman"/>
          <w:sz w:val="24"/>
          <w:szCs w:val="24"/>
        </w:rPr>
        <w:t>The</w:t>
      </w:r>
      <w:r w:rsidR="006522A1" w:rsidRPr="00520AEF">
        <w:rPr>
          <w:rFonts w:ascii="Times New Roman" w:hAnsi="Times New Roman" w:cs="Times New Roman"/>
          <w:sz w:val="24"/>
          <w:szCs w:val="24"/>
        </w:rPr>
        <w:t>se</w:t>
      </w:r>
      <w:r w:rsidR="00163975" w:rsidRPr="00520AEF">
        <w:rPr>
          <w:rFonts w:ascii="Times New Roman" w:hAnsi="Times New Roman" w:cs="Times New Roman"/>
          <w:sz w:val="24"/>
          <w:szCs w:val="24"/>
        </w:rPr>
        <w:t xml:space="preserve"> systems </w:t>
      </w:r>
      <w:r w:rsidR="002F1E3B" w:rsidRPr="00520AEF">
        <w:rPr>
          <w:rFonts w:ascii="Times New Roman" w:hAnsi="Times New Roman" w:cs="Times New Roman"/>
          <w:sz w:val="24"/>
          <w:szCs w:val="24"/>
        </w:rPr>
        <w:t>re</w:t>
      </w:r>
      <w:r w:rsidR="006F2871" w:rsidRPr="00520AEF">
        <w:rPr>
          <w:rFonts w:ascii="Times New Roman" w:hAnsi="Times New Roman" w:cs="Times New Roman"/>
          <w:sz w:val="24"/>
          <w:szCs w:val="24"/>
        </w:rPr>
        <w:t>s</w:t>
      </w:r>
      <w:r w:rsidR="002F1E3B" w:rsidRPr="00520AEF">
        <w:rPr>
          <w:rFonts w:ascii="Times New Roman" w:hAnsi="Times New Roman" w:cs="Times New Roman"/>
          <w:sz w:val="24"/>
          <w:szCs w:val="24"/>
        </w:rPr>
        <w:t>pond</w:t>
      </w:r>
      <w:r w:rsidR="00163975" w:rsidRPr="00520AEF">
        <w:rPr>
          <w:rFonts w:ascii="Times New Roman" w:hAnsi="Times New Roman" w:cs="Times New Roman"/>
          <w:sz w:val="24"/>
          <w:szCs w:val="24"/>
        </w:rPr>
        <w:t xml:space="preserve"> to environmental stimuli </w:t>
      </w:r>
      <w:r w:rsidR="002F1E3B" w:rsidRPr="00520AEF">
        <w:rPr>
          <w:rFonts w:ascii="Times New Roman" w:hAnsi="Times New Roman" w:cs="Times New Roman"/>
          <w:sz w:val="24"/>
          <w:szCs w:val="24"/>
        </w:rPr>
        <w:t>increasing</w:t>
      </w:r>
      <w:r w:rsidR="00203286" w:rsidRPr="00520AEF">
        <w:rPr>
          <w:rFonts w:ascii="Times New Roman" w:hAnsi="Times New Roman" w:cs="Times New Roman"/>
          <w:sz w:val="24"/>
          <w:szCs w:val="24"/>
        </w:rPr>
        <w:t xml:space="preserve"> the expression of</w:t>
      </w:r>
      <w:r w:rsidR="00163975" w:rsidRPr="00520AEF">
        <w:rPr>
          <w:rFonts w:ascii="Times New Roman" w:hAnsi="Times New Roman" w:cs="Times New Roman"/>
          <w:sz w:val="24"/>
          <w:szCs w:val="24"/>
        </w:rPr>
        <w:t xml:space="preserve"> the operon </w:t>
      </w:r>
      <w:r w:rsidR="00163975" w:rsidRPr="00520AEF">
        <w:rPr>
          <w:rFonts w:ascii="Times New Roman" w:hAnsi="Times New Roman" w:cs="Times New Roman"/>
          <w:i/>
          <w:sz w:val="24"/>
          <w:szCs w:val="24"/>
        </w:rPr>
        <w:t>pmrHFIJKLM</w:t>
      </w:r>
      <w:r w:rsidR="00163975" w:rsidRPr="00520AEF">
        <w:rPr>
          <w:rFonts w:ascii="Times New Roman" w:hAnsi="Times New Roman" w:cs="Times New Roman"/>
          <w:sz w:val="24"/>
          <w:szCs w:val="24"/>
        </w:rPr>
        <w:t xml:space="preserve"> whose products are responsib</w:t>
      </w:r>
      <w:r w:rsidR="007912E0" w:rsidRPr="00520AEF">
        <w:rPr>
          <w:rFonts w:ascii="Times New Roman" w:hAnsi="Times New Roman" w:cs="Times New Roman"/>
          <w:sz w:val="24"/>
          <w:szCs w:val="24"/>
        </w:rPr>
        <w:t xml:space="preserve">le for </w:t>
      </w:r>
      <w:r w:rsidR="004D7782" w:rsidRPr="00520AEF">
        <w:rPr>
          <w:rFonts w:ascii="Times New Roman" w:hAnsi="Times New Roman" w:cs="Times New Roman"/>
          <w:sz w:val="24"/>
          <w:szCs w:val="24"/>
        </w:rPr>
        <w:t xml:space="preserve">lipid A </w:t>
      </w:r>
      <w:r w:rsidR="00163975" w:rsidRPr="00520AEF">
        <w:rPr>
          <w:rFonts w:ascii="Times New Roman" w:hAnsi="Times New Roman" w:cs="Times New Roman"/>
          <w:sz w:val="24"/>
          <w:szCs w:val="24"/>
        </w:rPr>
        <w:t>modifica</w:t>
      </w:r>
      <w:r w:rsidR="00277F7F" w:rsidRPr="00520AEF">
        <w:rPr>
          <w:rFonts w:ascii="Times New Roman" w:hAnsi="Times New Roman" w:cs="Times New Roman"/>
          <w:sz w:val="24"/>
          <w:szCs w:val="24"/>
        </w:rPr>
        <w:t>tions</w:t>
      </w:r>
      <w:r w:rsidR="00163975" w:rsidRPr="00520AEF">
        <w:rPr>
          <w:rFonts w:ascii="Times New Roman" w:hAnsi="Times New Roman" w:cs="Times New Roman"/>
          <w:sz w:val="24"/>
          <w:szCs w:val="24"/>
        </w:rPr>
        <w:t xml:space="preserve"> </w:t>
      </w:r>
      <w:r w:rsidR="002D4015" w:rsidRPr="00520AEF">
        <w:rPr>
          <w:rFonts w:ascii="Times New Roman" w:hAnsi="Times New Roman" w:cs="Times New Roman"/>
          <w:sz w:val="24"/>
          <w:szCs w:val="24"/>
        </w:rPr>
        <w:t>lead</w:t>
      </w:r>
      <w:r w:rsidR="00E85B00" w:rsidRPr="00520AEF">
        <w:rPr>
          <w:rFonts w:ascii="Times New Roman" w:hAnsi="Times New Roman" w:cs="Times New Roman"/>
          <w:sz w:val="24"/>
          <w:szCs w:val="24"/>
        </w:rPr>
        <w:t>ing</w:t>
      </w:r>
      <w:r w:rsidR="002D4015" w:rsidRPr="00520AEF">
        <w:rPr>
          <w:rFonts w:ascii="Times New Roman" w:hAnsi="Times New Roman" w:cs="Times New Roman"/>
          <w:sz w:val="24"/>
          <w:szCs w:val="24"/>
        </w:rPr>
        <w:t xml:space="preserve"> to decreased affinity </w:t>
      </w:r>
      <w:r w:rsidR="00091A40" w:rsidRPr="00520AEF">
        <w:rPr>
          <w:rFonts w:ascii="Times New Roman" w:hAnsi="Times New Roman" w:cs="Times New Roman"/>
          <w:sz w:val="24"/>
          <w:szCs w:val="24"/>
        </w:rPr>
        <w:t>for polymyxins</w:t>
      </w:r>
      <w:r w:rsidR="00163975" w:rsidRPr="00520AEF">
        <w:rPr>
          <w:rFonts w:ascii="Times New Roman" w:hAnsi="Times New Roman" w:cs="Times New Roman"/>
          <w:sz w:val="24"/>
          <w:szCs w:val="24"/>
        </w:rPr>
        <w:t xml:space="preserve">. </w:t>
      </w:r>
      <w:r w:rsidR="0077545A" w:rsidRPr="00520AEF">
        <w:rPr>
          <w:rFonts w:ascii="Times New Roman" w:hAnsi="Times New Roman" w:cs="Times New Roman"/>
          <w:sz w:val="24"/>
          <w:szCs w:val="24"/>
        </w:rPr>
        <w:t>This process is regulated by a ne</w:t>
      </w:r>
      <w:r w:rsidR="00A26DEE" w:rsidRPr="00520AEF">
        <w:rPr>
          <w:rFonts w:ascii="Times New Roman" w:hAnsi="Times New Roman" w:cs="Times New Roman"/>
          <w:sz w:val="24"/>
          <w:szCs w:val="24"/>
        </w:rPr>
        <w:t xml:space="preserve">gative feedback </w:t>
      </w:r>
      <w:r w:rsidR="007912E0" w:rsidRPr="00520AEF">
        <w:rPr>
          <w:rFonts w:ascii="Times New Roman" w:hAnsi="Times New Roman" w:cs="Times New Roman"/>
          <w:sz w:val="24"/>
          <w:szCs w:val="24"/>
        </w:rPr>
        <w:t>of</w:t>
      </w:r>
      <w:r w:rsidR="00277F7F" w:rsidRPr="00520AEF">
        <w:rPr>
          <w:rFonts w:ascii="Times New Roman" w:hAnsi="Times New Roman" w:cs="Times New Roman"/>
          <w:sz w:val="24"/>
          <w:szCs w:val="24"/>
        </w:rPr>
        <w:t xml:space="preserve"> </w:t>
      </w:r>
      <w:r w:rsidR="00100F97" w:rsidRPr="00520AEF">
        <w:rPr>
          <w:rFonts w:ascii="Times New Roman" w:hAnsi="Times New Roman" w:cs="Times New Roman"/>
          <w:sz w:val="24"/>
          <w:szCs w:val="24"/>
        </w:rPr>
        <w:t xml:space="preserve">the </w:t>
      </w:r>
      <w:r w:rsidR="00277F7F" w:rsidRPr="00520AEF">
        <w:rPr>
          <w:rFonts w:ascii="Times New Roman" w:hAnsi="Times New Roman" w:cs="Times New Roman"/>
          <w:i/>
          <w:sz w:val="24"/>
          <w:szCs w:val="24"/>
        </w:rPr>
        <w:t>mgrB</w:t>
      </w:r>
      <w:r w:rsidR="00277F7F" w:rsidRPr="00520AEF">
        <w:rPr>
          <w:rFonts w:ascii="Times New Roman" w:hAnsi="Times New Roman" w:cs="Times New Roman"/>
          <w:sz w:val="24"/>
          <w:szCs w:val="24"/>
        </w:rPr>
        <w:t xml:space="preserve"> </w:t>
      </w:r>
      <w:r w:rsidR="00100F97" w:rsidRPr="00520AEF">
        <w:rPr>
          <w:rFonts w:ascii="Times New Roman" w:hAnsi="Times New Roman" w:cs="Times New Roman"/>
          <w:sz w:val="24"/>
          <w:szCs w:val="24"/>
        </w:rPr>
        <w:t xml:space="preserve">gene </w:t>
      </w:r>
      <w:r w:rsidR="007912E0" w:rsidRPr="00520AEF">
        <w:rPr>
          <w:rFonts w:ascii="Times New Roman" w:hAnsi="Times New Roman" w:cs="Times New Roman"/>
          <w:sz w:val="24"/>
          <w:szCs w:val="24"/>
        </w:rPr>
        <w:t>that encodes for</w:t>
      </w:r>
      <w:r w:rsidR="00090C28" w:rsidRPr="00520AEF">
        <w:rPr>
          <w:rFonts w:ascii="Times New Roman" w:hAnsi="Times New Roman" w:cs="Times New Roman"/>
          <w:sz w:val="24"/>
          <w:szCs w:val="24"/>
        </w:rPr>
        <w:t xml:space="preserve"> a </w:t>
      </w:r>
      <w:r w:rsidR="009230A4" w:rsidRPr="00520AEF">
        <w:rPr>
          <w:rFonts w:ascii="Times New Roman" w:hAnsi="Times New Roman" w:cs="Times New Roman"/>
          <w:sz w:val="24"/>
          <w:szCs w:val="24"/>
        </w:rPr>
        <w:t xml:space="preserve">small </w:t>
      </w:r>
      <w:r w:rsidR="00090C28" w:rsidRPr="00520AEF">
        <w:rPr>
          <w:rFonts w:ascii="Times New Roman" w:hAnsi="Times New Roman" w:cs="Times New Roman"/>
          <w:sz w:val="24"/>
          <w:szCs w:val="24"/>
        </w:rPr>
        <w:t xml:space="preserve">protein </w:t>
      </w:r>
      <w:r w:rsidR="007912E0" w:rsidRPr="00520AEF">
        <w:rPr>
          <w:rFonts w:ascii="Times New Roman" w:hAnsi="Times New Roman" w:cs="Times New Roman"/>
          <w:sz w:val="24"/>
          <w:szCs w:val="24"/>
        </w:rPr>
        <w:t xml:space="preserve">repressing </w:t>
      </w:r>
      <w:r w:rsidR="00CD64D7" w:rsidRPr="00520AEF">
        <w:rPr>
          <w:rFonts w:ascii="Times New Roman" w:hAnsi="Times New Roman" w:cs="Times New Roman"/>
          <w:sz w:val="24"/>
          <w:szCs w:val="24"/>
        </w:rPr>
        <w:t xml:space="preserve">the </w:t>
      </w:r>
      <w:proofErr w:type="spellStart"/>
      <w:r w:rsidR="00CD64D7" w:rsidRPr="00520AEF">
        <w:rPr>
          <w:rFonts w:ascii="Times New Roman" w:hAnsi="Times New Roman" w:cs="Times New Roman"/>
          <w:sz w:val="24"/>
          <w:szCs w:val="24"/>
        </w:rPr>
        <w:t>Pho</w:t>
      </w:r>
      <w:r w:rsidR="007912E0" w:rsidRPr="00520AEF">
        <w:rPr>
          <w:rFonts w:ascii="Times New Roman" w:hAnsi="Times New Roman" w:cs="Times New Roman"/>
          <w:sz w:val="24"/>
          <w:szCs w:val="24"/>
        </w:rPr>
        <w:t>P</w:t>
      </w:r>
      <w:proofErr w:type="spellEnd"/>
      <w:r w:rsidR="00D45B9A" w:rsidRPr="00520AEF">
        <w:rPr>
          <w:rFonts w:ascii="Times New Roman" w:hAnsi="Times New Roman" w:cs="Times New Roman"/>
          <w:sz w:val="24"/>
          <w:szCs w:val="24"/>
        </w:rPr>
        <w:t>/Q</w:t>
      </w:r>
      <w:r w:rsidR="007912E0" w:rsidRPr="00520AEF">
        <w:rPr>
          <w:rFonts w:ascii="Times New Roman" w:hAnsi="Times New Roman" w:cs="Times New Roman"/>
          <w:sz w:val="24"/>
          <w:szCs w:val="24"/>
        </w:rPr>
        <w:t xml:space="preserve"> </w:t>
      </w:r>
      <w:r w:rsidR="00CD64D7" w:rsidRPr="00520AEF">
        <w:rPr>
          <w:rFonts w:ascii="Times New Roman" w:hAnsi="Times New Roman" w:cs="Times New Roman"/>
          <w:sz w:val="24"/>
          <w:szCs w:val="24"/>
        </w:rPr>
        <w:t>system</w:t>
      </w:r>
      <w:r w:rsidR="00D36173" w:rsidRPr="00520AEF">
        <w:rPr>
          <w:rFonts w:ascii="Times New Roman" w:hAnsi="Times New Roman" w:cs="Times New Roman"/>
          <w:sz w:val="24"/>
          <w:szCs w:val="24"/>
        </w:rPr>
        <w:t xml:space="preserve">. </w:t>
      </w:r>
      <w:r w:rsidR="00D83450" w:rsidRPr="00520AEF">
        <w:rPr>
          <w:rFonts w:ascii="Times New Roman" w:hAnsi="Times New Roman" w:cs="Times New Roman"/>
          <w:sz w:val="24"/>
          <w:szCs w:val="24"/>
        </w:rPr>
        <w:t xml:space="preserve">Thus, </w:t>
      </w:r>
      <w:r w:rsidR="00090C28" w:rsidRPr="00520AEF">
        <w:rPr>
          <w:rFonts w:ascii="Times New Roman" w:hAnsi="Times New Roman" w:cs="Times New Roman"/>
          <w:sz w:val="24"/>
          <w:szCs w:val="24"/>
        </w:rPr>
        <w:t xml:space="preserve">inactivation of </w:t>
      </w:r>
      <w:r w:rsidR="00D238D4" w:rsidRPr="00520AEF">
        <w:rPr>
          <w:rFonts w:ascii="Times New Roman" w:hAnsi="Times New Roman" w:cs="Times New Roman"/>
          <w:i/>
          <w:sz w:val="24"/>
          <w:szCs w:val="24"/>
        </w:rPr>
        <w:t>mgrB</w:t>
      </w:r>
      <w:r w:rsidR="00D83450" w:rsidRPr="00520AEF">
        <w:rPr>
          <w:rFonts w:ascii="Times New Roman" w:hAnsi="Times New Roman" w:cs="Times New Roman"/>
          <w:sz w:val="24"/>
          <w:szCs w:val="24"/>
        </w:rPr>
        <w:t xml:space="preserve"> </w:t>
      </w:r>
      <w:r w:rsidR="00090C28" w:rsidRPr="00520AEF">
        <w:rPr>
          <w:rFonts w:ascii="Times New Roman" w:hAnsi="Times New Roman" w:cs="Times New Roman"/>
          <w:sz w:val="24"/>
          <w:szCs w:val="24"/>
        </w:rPr>
        <w:t>lea</w:t>
      </w:r>
      <w:r w:rsidR="009969C9" w:rsidRPr="00520AEF">
        <w:rPr>
          <w:rFonts w:ascii="Times New Roman" w:hAnsi="Times New Roman" w:cs="Times New Roman"/>
          <w:sz w:val="24"/>
          <w:szCs w:val="24"/>
        </w:rPr>
        <w:t xml:space="preserve">ds to </w:t>
      </w:r>
      <w:r w:rsidR="007912E0" w:rsidRPr="00520AEF">
        <w:rPr>
          <w:rFonts w:ascii="Times New Roman" w:hAnsi="Times New Roman" w:cs="Times New Roman"/>
          <w:sz w:val="24"/>
          <w:szCs w:val="24"/>
        </w:rPr>
        <w:t>polymyxin resistance</w:t>
      </w:r>
      <w:r w:rsidR="00090C28" w:rsidRPr="00520AEF">
        <w:rPr>
          <w:rFonts w:ascii="Times New Roman" w:hAnsi="Times New Roman" w:cs="Times New Roman"/>
          <w:sz w:val="24"/>
          <w:szCs w:val="24"/>
        </w:rPr>
        <w:t>.</w:t>
      </w:r>
      <w:r w:rsidR="0077545A" w:rsidRPr="00520AEF">
        <w:t xml:space="preserve"> </w:t>
      </w:r>
      <w:r w:rsidR="00B02149" w:rsidRPr="00520AEF">
        <w:rPr>
          <w:rFonts w:ascii="Times New Roman" w:hAnsi="Times New Roman" w:cs="Times New Roman"/>
          <w:sz w:val="24"/>
          <w:szCs w:val="24"/>
        </w:rPr>
        <w:t xml:space="preserve">The most </w:t>
      </w:r>
      <w:r w:rsidR="000265CA" w:rsidRPr="00520AEF">
        <w:rPr>
          <w:rFonts w:ascii="Times New Roman" w:hAnsi="Times New Roman" w:cs="Times New Roman"/>
          <w:sz w:val="24"/>
          <w:szCs w:val="24"/>
        </w:rPr>
        <w:t>common</w:t>
      </w:r>
      <w:r w:rsidR="00A5782D" w:rsidRPr="00520AEF">
        <w:rPr>
          <w:rFonts w:ascii="Times New Roman" w:hAnsi="Times New Roman" w:cs="Times New Roman"/>
          <w:sz w:val="24"/>
          <w:szCs w:val="24"/>
        </w:rPr>
        <w:t xml:space="preserve"> </w:t>
      </w:r>
      <w:r w:rsidR="00FF5203" w:rsidRPr="00520AEF">
        <w:rPr>
          <w:rFonts w:ascii="Times New Roman" w:hAnsi="Times New Roman" w:cs="Times New Roman"/>
          <w:i/>
          <w:sz w:val="24"/>
          <w:szCs w:val="24"/>
        </w:rPr>
        <w:t>mgrB</w:t>
      </w:r>
      <w:r w:rsidR="00FF5203" w:rsidRPr="00520AEF">
        <w:rPr>
          <w:rFonts w:ascii="Times New Roman" w:hAnsi="Times New Roman" w:cs="Times New Roman"/>
          <w:sz w:val="24"/>
          <w:szCs w:val="24"/>
        </w:rPr>
        <w:t xml:space="preserve"> alteration </w:t>
      </w:r>
      <w:r w:rsidR="00A5782D" w:rsidRPr="00520AEF">
        <w:rPr>
          <w:rFonts w:ascii="Times New Roman" w:hAnsi="Times New Roman" w:cs="Times New Roman"/>
          <w:sz w:val="24"/>
          <w:szCs w:val="24"/>
        </w:rPr>
        <w:t>is</w:t>
      </w:r>
      <w:r w:rsidR="00B02149" w:rsidRPr="00520AEF">
        <w:rPr>
          <w:rFonts w:ascii="Times New Roman" w:hAnsi="Times New Roman" w:cs="Times New Roman"/>
          <w:sz w:val="24"/>
          <w:szCs w:val="24"/>
        </w:rPr>
        <w:t xml:space="preserve"> </w:t>
      </w:r>
      <w:r w:rsidR="00FF5203" w:rsidRPr="00520AEF">
        <w:rPr>
          <w:rFonts w:ascii="Times New Roman" w:hAnsi="Times New Roman" w:cs="Times New Roman"/>
          <w:sz w:val="24"/>
          <w:szCs w:val="24"/>
        </w:rPr>
        <w:t>the</w:t>
      </w:r>
      <w:r w:rsidR="006F5F97" w:rsidRPr="00520AEF">
        <w:rPr>
          <w:rFonts w:ascii="Times New Roman" w:hAnsi="Times New Roman" w:cs="Times New Roman"/>
          <w:sz w:val="24"/>
          <w:szCs w:val="24"/>
        </w:rPr>
        <w:t xml:space="preserve"> insertional inactivation</w:t>
      </w:r>
      <w:r w:rsidR="000265CA" w:rsidRPr="00520AEF">
        <w:rPr>
          <w:rFonts w:ascii="Times New Roman" w:hAnsi="Times New Roman" w:cs="Times New Roman"/>
          <w:sz w:val="24"/>
          <w:szCs w:val="24"/>
        </w:rPr>
        <w:t xml:space="preserve">, but </w:t>
      </w:r>
      <w:r w:rsidR="00276A0C" w:rsidRPr="00520AEF">
        <w:rPr>
          <w:rFonts w:ascii="Times New Roman" w:hAnsi="Times New Roman" w:cs="Times New Roman"/>
          <w:sz w:val="24"/>
          <w:szCs w:val="24"/>
        </w:rPr>
        <w:t>nonsense</w:t>
      </w:r>
      <w:r w:rsidR="001512F2" w:rsidRPr="00520AEF">
        <w:rPr>
          <w:rFonts w:ascii="Times New Roman" w:hAnsi="Times New Roman" w:cs="Times New Roman"/>
          <w:sz w:val="24"/>
          <w:szCs w:val="24"/>
        </w:rPr>
        <w:t xml:space="preserve"> point mutations</w:t>
      </w:r>
      <w:r w:rsidR="009E75C4" w:rsidRPr="00520AEF">
        <w:rPr>
          <w:rFonts w:ascii="Times New Roman" w:hAnsi="Times New Roman" w:cs="Times New Roman"/>
          <w:sz w:val="24"/>
          <w:szCs w:val="24"/>
        </w:rPr>
        <w:t xml:space="preserve"> leading to premature stop codon</w:t>
      </w:r>
      <w:r w:rsidR="001512F2" w:rsidRPr="00520AEF">
        <w:rPr>
          <w:rFonts w:ascii="Times New Roman" w:hAnsi="Times New Roman" w:cs="Times New Roman"/>
          <w:sz w:val="24"/>
          <w:szCs w:val="24"/>
        </w:rPr>
        <w:t xml:space="preserve">, as well as </w:t>
      </w:r>
      <w:r w:rsidR="00ED6F89" w:rsidRPr="00520AEF">
        <w:rPr>
          <w:rFonts w:ascii="Times New Roman" w:hAnsi="Times New Roman" w:cs="Times New Roman"/>
          <w:sz w:val="24"/>
          <w:szCs w:val="24"/>
        </w:rPr>
        <w:t xml:space="preserve">partial or complete </w:t>
      </w:r>
      <w:r w:rsidR="001512F2" w:rsidRPr="00520AEF">
        <w:rPr>
          <w:rFonts w:ascii="Times New Roman" w:hAnsi="Times New Roman" w:cs="Times New Roman"/>
          <w:sz w:val="24"/>
          <w:szCs w:val="24"/>
        </w:rPr>
        <w:t xml:space="preserve">deletion </w:t>
      </w:r>
      <w:r w:rsidR="002B6CF6" w:rsidRPr="00520AEF">
        <w:rPr>
          <w:rFonts w:ascii="Times New Roman" w:hAnsi="Times New Roman" w:cs="Times New Roman"/>
          <w:sz w:val="24"/>
          <w:szCs w:val="24"/>
        </w:rPr>
        <w:t xml:space="preserve">(Δ) </w:t>
      </w:r>
      <w:r w:rsidR="001512F2" w:rsidRPr="00520AEF">
        <w:rPr>
          <w:rFonts w:ascii="Times New Roman" w:hAnsi="Times New Roman" w:cs="Times New Roman"/>
          <w:sz w:val="24"/>
          <w:szCs w:val="24"/>
        </w:rPr>
        <w:t xml:space="preserve">of the </w:t>
      </w:r>
      <w:r w:rsidR="001512F2" w:rsidRPr="00520AEF">
        <w:rPr>
          <w:rFonts w:ascii="Times New Roman" w:hAnsi="Times New Roman" w:cs="Times New Roman"/>
          <w:i/>
          <w:sz w:val="24"/>
          <w:szCs w:val="24"/>
        </w:rPr>
        <w:t>mgrB</w:t>
      </w:r>
      <w:r w:rsidR="001512F2" w:rsidRPr="00520AEF">
        <w:rPr>
          <w:rFonts w:ascii="Times New Roman" w:hAnsi="Times New Roman" w:cs="Times New Roman"/>
          <w:sz w:val="24"/>
          <w:szCs w:val="24"/>
        </w:rPr>
        <w:t xml:space="preserve"> locus</w:t>
      </w:r>
      <w:r w:rsidR="000265CA" w:rsidRPr="00520AEF">
        <w:rPr>
          <w:rFonts w:ascii="Times New Roman" w:hAnsi="Times New Roman" w:cs="Times New Roman"/>
          <w:sz w:val="24"/>
          <w:szCs w:val="24"/>
        </w:rPr>
        <w:t xml:space="preserve"> are also described</w:t>
      </w:r>
      <w:r w:rsidR="0005678B" w:rsidRPr="00520AEF">
        <w:rPr>
          <w:rFonts w:ascii="Times New Roman" w:hAnsi="Times New Roman" w:cs="Times New Roman"/>
          <w:sz w:val="24"/>
          <w:szCs w:val="24"/>
        </w:rPr>
        <w:t xml:space="preserve"> </w:t>
      </w:r>
      <w:r w:rsidR="00F94703" w:rsidRPr="00520AEF">
        <w:rPr>
          <w:rFonts w:ascii="Times New Roman" w:hAnsi="Times New Roman" w:cs="Times New Roman"/>
          <w:sz w:val="24"/>
          <w:szCs w:val="24"/>
        </w:rPr>
        <w:fldChar w:fldCharType="begin"/>
      </w:r>
      <w:r w:rsidR="009E75C4" w:rsidRPr="00520AEF">
        <w:rPr>
          <w:rFonts w:ascii="Times New Roman" w:hAnsi="Times New Roman" w:cs="Times New Roman"/>
          <w:sz w:val="24"/>
          <w:szCs w:val="24"/>
        </w:rPr>
        <w:instrText xml:space="preserve"> ADDIN EN.CITE &lt;EndNote&gt;&lt;Cite&gt;&lt;Author&gt;Poirel&lt;/Author&gt;&lt;Year&gt;2017&lt;/Year&gt;&lt;RecNum&gt;20&lt;/RecNum&gt;&lt;DisplayText&gt;[1]&lt;/DisplayText&gt;&lt;record&gt;&lt;rec-number&gt;20&lt;/rec-number&gt;&lt;foreign-keys&gt;&lt;key app="EN" db-id="2rraardz7s2tw7e5sfvxdezk5rad5xe9z0ts"&gt;20&lt;/key&gt;&lt;/foreign-keys&gt;&lt;ref-type name="Journal Article"&gt;17&lt;/ref-type&gt;&lt;contributors&gt;&lt;authors&gt;&lt;author&gt;Poirel, L.&lt;/author&gt;&lt;author&gt;Jayol, A.&lt;/author&gt;&lt;author&gt;Nordmann, P.&lt;/author&gt;&lt;/authors&gt;&lt;/contributors&gt;&lt;auth-address&gt;Emerging Antibiotic Resistance Unit, Medical and Molecular Microbiology, Department of Medicine, University of Fribourg, Fribourg, Switzerland laurent.poirel@unifr.ch.&amp;#xD;French INSERM European Unit, University of Fribourg (LEA-IAME), Fribourg, Switzerland.&amp;#xD;National Reference Center for Emerging Antibiotic Resistance, Fribourg, Switzerland.&amp;#xD;Emerging Antibiotic Resistance Unit, Medical and Molecular Microbiology, Department of Medicine, University of Fribourg, Fribourg, Switzerland.&amp;#xD;University of Lausanne and University Hospital Center, Lausanne, Switzerland.&lt;/auth-address&gt;&lt;titles&gt;&lt;title&gt;Polymyxins: Antibacterial Activity, Susceptibility Testing, and Resistance Mechanisms Encoded by Plasmids or Chromosomes&lt;/title&gt;&lt;secondary-title&gt;Clinical microbiology reviews&lt;/secondary-title&gt;&lt;alt-title&gt;Clin Microbiol Rev&lt;/alt-title&gt;&lt;/titles&gt;&lt;periodical&gt;&lt;full-title&gt;Clinical microbiology reviews&lt;/full-title&gt;&lt;abbr-1&gt;Clin Microbiol Rev&lt;/abbr-1&gt;&lt;/periodical&gt;&lt;alt-periodical&gt;&lt;full-title&gt;Clinical microbiology reviews&lt;/full-title&gt;&lt;abbr-1&gt;Clin Microbiol Rev&lt;/abbr-1&gt;&lt;/alt-periodical&gt;&lt;pages&gt;557-596&lt;/pages&gt;&lt;volume&gt;30&lt;/volume&gt;&lt;number&gt;2&lt;/number&gt;&lt;edition&gt;2017/03/10&lt;/edition&gt;&lt;dates&gt;&lt;year&gt;2017&lt;/year&gt;&lt;pub-dates&gt;&lt;date&gt;Apr&lt;/date&gt;&lt;/pub-dates&gt;&lt;/dates&gt;&lt;isbn&gt;1098-6618 (Electronic)&amp;#xD;0893-8512 (Linking)&lt;/isbn&gt;&lt;accession-num&gt;28275006&lt;/accession-num&gt;&lt;work-type&gt;Review&lt;/work-type&gt;&lt;urls&gt;&lt;related-urls&gt;&lt;url&gt;http://www.ncbi.nlm.nih.gov/pubmed/28275006&lt;/url&gt;&lt;/related-urls&gt;&lt;/urls&gt;&lt;custom2&gt;5355641&lt;/custom2&gt;&lt;electronic-resource-num&gt;10.1128/CMR.00064-16&lt;/electronic-resource-num&gt;&lt;language&gt;eng&lt;/language&gt;&lt;/record&gt;&lt;/Cite&gt;&lt;/EndNote&gt;</w:instrText>
      </w:r>
      <w:r w:rsidR="00F94703" w:rsidRPr="00520AEF">
        <w:rPr>
          <w:rFonts w:ascii="Times New Roman" w:hAnsi="Times New Roman" w:cs="Times New Roman"/>
          <w:sz w:val="24"/>
          <w:szCs w:val="24"/>
        </w:rPr>
        <w:fldChar w:fldCharType="separate"/>
      </w:r>
      <w:r w:rsidR="00EB5E4F" w:rsidRPr="00520AEF">
        <w:rPr>
          <w:rFonts w:ascii="Times New Roman" w:hAnsi="Times New Roman" w:cs="Times New Roman"/>
          <w:noProof/>
          <w:sz w:val="24"/>
          <w:szCs w:val="24"/>
        </w:rPr>
        <w:t>[</w:t>
      </w:r>
      <w:hyperlink w:anchor="_ENREF_1" w:tooltip="Poirel, 2017 #20" w:history="1">
        <w:r w:rsidR="00E250BC" w:rsidRPr="00520AEF">
          <w:rPr>
            <w:rFonts w:ascii="Times New Roman" w:hAnsi="Times New Roman" w:cs="Times New Roman"/>
            <w:noProof/>
            <w:sz w:val="24"/>
            <w:szCs w:val="24"/>
          </w:rPr>
          <w:t>1</w:t>
        </w:r>
      </w:hyperlink>
      <w:r w:rsidR="00EB5E4F" w:rsidRPr="00520AEF">
        <w:rPr>
          <w:rFonts w:ascii="Times New Roman" w:hAnsi="Times New Roman" w:cs="Times New Roman"/>
          <w:noProof/>
          <w:sz w:val="24"/>
          <w:szCs w:val="24"/>
        </w:rPr>
        <w:t>]</w:t>
      </w:r>
      <w:r w:rsidR="00F94703" w:rsidRPr="00520AEF">
        <w:rPr>
          <w:rFonts w:ascii="Times New Roman" w:hAnsi="Times New Roman" w:cs="Times New Roman"/>
          <w:sz w:val="24"/>
          <w:szCs w:val="24"/>
        </w:rPr>
        <w:fldChar w:fldCharType="end"/>
      </w:r>
      <w:r w:rsidR="001512F2" w:rsidRPr="00520AEF">
        <w:rPr>
          <w:rFonts w:ascii="Times New Roman" w:hAnsi="Times New Roman" w:cs="Times New Roman"/>
          <w:sz w:val="24"/>
          <w:szCs w:val="24"/>
        </w:rPr>
        <w:t>.</w:t>
      </w:r>
      <w:r w:rsidR="004607A6" w:rsidRPr="00520AEF">
        <w:rPr>
          <w:rFonts w:ascii="Times New Roman" w:hAnsi="Times New Roman" w:cs="Times New Roman"/>
          <w:sz w:val="24"/>
          <w:szCs w:val="24"/>
        </w:rPr>
        <w:t xml:space="preserve"> </w:t>
      </w:r>
      <w:r w:rsidR="000B3832" w:rsidRPr="00520AEF">
        <w:rPr>
          <w:rFonts w:ascii="Times New Roman" w:hAnsi="Times New Roman" w:cs="Times New Roman"/>
          <w:sz w:val="24"/>
          <w:szCs w:val="24"/>
        </w:rPr>
        <w:t xml:space="preserve">In the latter case, </w:t>
      </w:r>
      <w:r w:rsidR="001805C2" w:rsidRPr="00520AEF">
        <w:rPr>
          <w:rFonts w:ascii="Times New Roman" w:hAnsi="Times New Roman" w:cs="Times New Roman"/>
          <w:sz w:val="24"/>
          <w:szCs w:val="24"/>
        </w:rPr>
        <w:t>no</w:t>
      </w:r>
      <w:r w:rsidR="000B3832" w:rsidRPr="00520AEF">
        <w:rPr>
          <w:rFonts w:ascii="Times New Roman" w:hAnsi="Times New Roman" w:cs="Times New Roman"/>
          <w:sz w:val="24"/>
          <w:szCs w:val="24"/>
        </w:rPr>
        <w:t xml:space="preserve"> PCR amplification </w:t>
      </w:r>
      <w:r w:rsidR="009B5522" w:rsidRPr="00520AEF">
        <w:rPr>
          <w:rFonts w:ascii="Times New Roman" w:hAnsi="Times New Roman" w:cs="Times New Roman"/>
          <w:sz w:val="24"/>
          <w:szCs w:val="24"/>
        </w:rPr>
        <w:t>of the locus</w:t>
      </w:r>
      <w:r w:rsidR="00667765" w:rsidRPr="00520AEF">
        <w:rPr>
          <w:rFonts w:ascii="Times New Roman" w:hAnsi="Times New Roman" w:cs="Times New Roman"/>
          <w:sz w:val="24"/>
          <w:szCs w:val="24"/>
        </w:rPr>
        <w:t xml:space="preserve"> </w:t>
      </w:r>
      <w:r w:rsidR="000265CA" w:rsidRPr="00520AEF">
        <w:rPr>
          <w:rFonts w:ascii="Times New Roman" w:hAnsi="Times New Roman" w:cs="Times New Roman"/>
          <w:sz w:val="24"/>
          <w:szCs w:val="24"/>
        </w:rPr>
        <w:t>is</w:t>
      </w:r>
      <w:r w:rsidR="00BE197B" w:rsidRPr="00520AEF">
        <w:rPr>
          <w:rFonts w:ascii="Times New Roman" w:hAnsi="Times New Roman" w:cs="Times New Roman"/>
          <w:sz w:val="24"/>
          <w:szCs w:val="24"/>
        </w:rPr>
        <w:t xml:space="preserve"> </w:t>
      </w:r>
      <w:r w:rsidR="001805C2" w:rsidRPr="00520AEF">
        <w:rPr>
          <w:rFonts w:ascii="Times New Roman" w:hAnsi="Times New Roman" w:cs="Times New Roman"/>
          <w:sz w:val="24"/>
          <w:szCs w:val="24"/>
        </w:rPr>
        <w:t xml:space="preserve">obtained </w:t>
      </w:r>
      <w:r w:rsidR="009E6704" w:rsidRPr="00520AEF">
        <w:rPr>
          <w:rFonts w:ascii="Times New Roman" w:hAnsi="Times New Roman" w:cs="Times New Roman"/>
          <w:sz w:val="24"/>
          <w:szCs w:val="24"/>
        </w:rPr>
        <w:t xml:space="preserve">and the </w:t>
      </w:r>
      <w:r w:rsidR="00574014" w:rsidRPr="00520AEF">
        <w:rPr>
          <w:rFonts w:ascii="Times New Roman" w:hAnsi="Times New Roman" w:cs="Times New Roman"/>
          <w:sz w:val="24"/>
          <w:szCs w:val="24"/>
        </w:rPr>
        <w:t>Δ</w:t>
      </w:r>
      <w:r w:rsidR="009E6704" w:rsidRPr="00520AEF">
        <w:rPr>
          <w:rFonts w:ascii="Times New Roman" w:hAnsi="Times New Roman" w:cs="Times New Roman"/>
          <w:sz w:val="24"/>
          <w:szCs w:val="24"/>
        </w:rPr>
        <w:t xml:space="preserve"> site </w:t>
      </w:r>
      <w:r w:rsidR="000265CA" w:rsidRPr="00520AEF">
        <w:rPr>
          <w:rFonts w:ascii="Times New Roman" w:hAnsi="Times New Roman" w:cs="Times New Roman"/>
          <w:sz w:val="24"/>
          <w:szCs w:val="24"/>
        </w:rPr>
        <w:t>remains</w:t>
      </w:r>
      <w:r w:rsidR="009E6704" w:rsidRPr="00520AEF">
        <w:rPr>
          <w:rFonts w:ascii="Times New Roman" w:hAnsi="Times New Roman" w:cs="Times New Roman"/>
          <w:sz w:val="24"/>
          <w:szCs w:val="24"/>
        </w:rPr>
        <w:t xml:space="preserve"> unknown</w:t>
      </w:r>
      <w:r w:rsidR="00027E1E" w:rsidRPr="00520AEF">
        <w:rPr>
          <w:rFonts w:ascii="Times New Roman" w:hAnsi="Times New Roman" w:cs="Times New Roman"/>
          <w:sz w:val="24"/>
          <w:szCs w:val="24"/>
        </w:rPr>
        <w:t xml:space="preserve"> </w:t>
      </w:r>
      <w:r w:rsidR="00027E1E" w:rsidRPr="00520AEF">
        <w:rPr>
          <w:rFonts w:ascii="Times New Roman" w:hAnsi="Times New Roman" w:cs="Times New Roman"/>
          <w:sz w:val="24"/>
          <w:szCs w:val="24"/>
        </w:rPr>
        <w:fldChar w:fldCharType="begin">
          <w:fldData xml:space="preserve">PEVuZE5vdGU+PENpdGU+PEF1dGhvcj5PbGFpdGFuPC9BdXRob3I+PFllYXI+MjAxNDwvWWVhcj48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yOTA5LTEzPC9wYWdlcz48dm9sdW1lPjU5PC92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</w:fldData>
        </w:fldChar>
      </w:r>
      <w:r w:rsidR="00EB5E4F" w:rsidRPr="00520AEF">
        <w:rPr>
          <w:rFonts w:ascii="Times New Roman" w:hAnsi="Times New Roman" w:cs="Times New Roman"/>
          <w:sz w:val="24"/>
          <w:szCs w:val="24"/>
        </w:rPr>
        <w:instrText xml:space="preserve"> ADDIN EN.CITE </w:instrText>
      </w:r>
      <w:r w:rsidR="00EB5E4F" w:rsidRPr="00520AEF">
        <w:rPr>
          <w:rFonts w:ascii="Times New Roman" w:hAnsi="Times New Roman" w:cs="Times New Roman"/>
          <w:sz w:val="24"/>
          <w:szCs w:val="24"/>
        </w:rPr>
        <w:fldChar w:fldCharType="begin">
          <w:fldData xml:space="preserve">PEVuZE5vdGU+PENpdGU+PEF1dGhvcj5PbGFpdGFuPC9BdXRob3I+PFllYXI+MjAxNDwvWWVhcj48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yOTA5LTEzPC9wYWdlcz48dm9sdW1lPjU5PC92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</w:fldData>
        </w:fldChar>
      </w:r>
      <w:r w:rsidR="00EB5E4F" w:rsidRPr="00520AEF">
        <w:rPr>
          <w:rFonts w:ascii="Times New Roman" w:hAnsi="Times New Roman" w:cs="Times New Roman"/>
          <w:sz w:val="24"/>
          <w:szCs w:val="24"/>
        </w:rPr>
        <w:instrText xml:space="preserve"> ADDIN EN.CITE.DATA </w:instrText>
      </w:r>
      <w:r w:rsidR="00EB5E4F" w:rsidRPr="00520AEF">
        <w:rPr>
          <w:rFonts w:ascii="Times New Roman" w:hAnsi="Times New Roman" w:cs="Times New Roman"/>
          <w:sz w:val="24"/>
          <w:szCs w:val="24"/>
        </w:rPr>
      </w:r>
      <w:r w:rsidR="00EB5E4F" w:rsidRPr="00520AEF">
        <w:rPr>
          <w:rFonts w:ascii="Times New Roman" w:hAnsi="Times New Roman" w:cs="Times New Roman"/>
          <w:sz w:val="24"/>
          <w:szCs w:val="24"/>
        </w:rPr>
        <w:fldChar w:fldCharType="end"/>
      </w:r>
      <w:r w:rsidR="00027E1E" w:rsidRPr="00520AEF">
        <w:rPr>
          <w:rFonts w:ascii="Times New Roman" w:hAnsi="Times New Roman" w:cs="Times New Roman"/>
          <w:sz w:val="24"/>
          <w:szCs w:val="24"/>
        </w:rPr>
      </w:r>
      <w:r w:rsidR="00027E1E" w:rsidRPr="00520AEF">
        <w:rPr>
          <w:rFonts w:ascii="Times New Roman" w:hAnsi="Times New Roman" w:cs="Times New Roman"/>
          <w:sz w:val="24"/>
          <w:szCs w:val="24"/>
        </w:rPr>
        <w:fldChar w:fldCharType="separate"/>
      </w:r>
      <w:r w:rsidR="00EB5E4F" w:rsidRPr="00520AEF">
        <w:rPr>
          <w:rFonts w:ascii="Times New Roman" w:hAnsi="Times New Roman" w:cs="Times New Roman"/>
          <w:sz w:val="24"/>
          <w:szCs w:val="24"/>
        </w:rPr>
        <w:t>[</w:t>
      </w:r>
      <w:hyperlink w:anchor="_ENREF_2" w:tooltip="Olaitan, 2014 #31" w:history="1">
        <w:r w:rsidR="00E250BC" w:rsidRPr="00520AEF">
          <w:rPr>
            <w:rFonts w:ascii="Times New Roman" w:hAnsi="Times New Roman" w:cs="Times New Roman"/>
            <w:sz w:val="24"/>
            <w:szCs w:val="24"/>
          </w:rPr>
          <w:t>2-4</w:t>
        </w:r>
      </w:hyperlink>
      <w:r w:rsidR="00EB5E4F" w:rsidRPr="00520AEF">
        <w:rPr>
          <w:rFonts w:ascii="Times New Roman" w:hAnsi="Times New Roman" w:cs="Times New Roman"/>
          <w:sz w:val="24"/>
          <w:szCs w:val="24"/>
        </w:rPr>
        <w:t>]</w:t>
      </w:r>
      <w:r w:rsidR="00027E1E" w:rsidRPr="00520AEF">
        <w:rPr>
          <w:rFonts w:ascii="Times New Roman" w:hAnsi="Times New Roman" w:cs="Times New Roman"/>
          <w:sz w:val="24"/>
          <w:szCs w:val="24"/>
        </w:rPr>
        <w:fldChar w:fldCharType="end"/>
      </w:r>
      <w:r w:rsidR="000B3832" w:rsidRPr="00520AEF">
        <w:rPr>
          <w:rFonts w:ascii="Times New Roman" w:hAnsi="Times New Roman" w:cs="Times New Roman"/>
          <w:sz w:val="24"/>
          <w:szCs w:val="24"/>
        </w:rPr>
        <w:t xml:space="preserve">. </w:t>
      </w:r>
    </w:p>
    <w:p w:rsidR="00027E1E" w:rsidRPr="0091427C" w:rsidRDefault="00006563" w:rsidP="009A4BCF">
      <w:pPr>
        <w:spacing w:after="0" w:line="480" w:lineRule="auto"/>
        <w:ind w:firstLine="709"/>
        <w:jc w:val="both"/>
        <w:rPr>
          <w:rFonts w:ascii="Times New Roman" w:hAnsi="Times New Roman" w:cs="Times New Roman"/>
          <w:sz w:val="24"/>
          <w:szCs w:val="24"/>
        </w:rPr>
      </w:pPr>
      <w:r w:rsidRPr="00520AEF">
        <w:rPr>
          <w:rFonts w:ascii="Times New Roman" w:hAnsi="Times New Roman" w:cs="Times New Roman"/>
          <w:sz w:val="24"/>
          <w:szCs w:val="24"/>
        </w:rPr>
        <w:t xml:space="preserve">During an ongoing </w:t>
      </w:r>
      <w:r w:rsidR="00AA2506" w:rsidRPr="00520AEF">
        <w:rPr>
          <w:rFonts w:ascii="Times New Roman" w:hAnsi="Times New Roman" w:cs="Times New Roman"/>
          <w:sz w:val="24"/>
          <w:szCs w:val="24"/>
        </w:rPr>
        <w:t>survey</w:t>
      </w:r>
      <w:r w:rsidRPr="00520AEF">
        <w:rPr>
          <w:rFonts w:ascii="Times New Roman" w:hAnsi="Times New Roman" w:cs="Times New Roman"/>
          <w:sz w:val="24"/>
          <w:szCs w:val="24"/>
        </w:rPr>
        <w:t xml:space="preserve"> </w:t>
      </w:r>
      <w:r w:rsidR="00277946" w:rsidRPr="00520AEF">
        <w:rPr>
          <w:rFonts w:ascii="Times New Roman" w:hAnsi="Times New Roman" w:cs="Times New Roman"/>
          <w:sz w:val="24"/>
          <w:szCs w:val="24"/>
        </w:rPr>
        <w:fldChar w:fldCharType="begin">
          <w:fldData xml:space="preserve">PEVuZE5vdGU+PENpdGU+PEF1dGhvcj5CZXJuYXNjb25pPC9BdXRob3I+PFllYXI+MjAxNjwvWWVh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NTA4MC00PC9wYWdlcz48dm9sdW1lPjYwPC92b2x1bWU+PG51bWJlcj44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</w:fldData>
        </w:fldChar>
      </w:r>
      <w:r w:rsidR="001234A8" w:rsidRPr="00520AEF">
        <w:rPr>
          <w:rFonts w:ascii="Times New Roman" w:hAnsi="Times New Roman" w:cs="Times New Roman"/>
          <w:sz w:val="24"/>
          <w:szCs w:val="24"/>
        </w:rPr>
        <w:instrText xml:space="preserve"> ADDIN EN.CITE </w:instrText>
      </w:r>
      <w:r w:rsidR="001234A8" w:rsidRPr="00520AEF">
        <w:rPr>
          <w:rFonts w:ascii="Times New Roman" w:hAnsi="Times New Roman" w:cs="Times New Roman"/>
          <w:sz w:val="24"/>
          <w:szCs w:val="24"/>
        </w:rPr>
        <w:fldChar w:fldCharType="begin">
          <w:fldData xml:space="preserve">PEVuZE5vdGU+PENpdGU+PEF1dGhvcj5CZXJuYXNjb25pPC9BdXRob3I+PFllYXI+MjAxNjwvWWVh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NTA4MC00PC9wYWdlcz48dm9sdW1lPjYwPC92b2x1bWU+PG51bWJlcj44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</w:fldData>
        </w:fldChar>
      </w:r>
      <w:r w:rsidR="001234A8" w:rsidRPr="00520AEF">
        <w:rPr>
          <w:rFonts w:ascii="Times New Roman" w:hAnsi="Times New Roman" w:cs="Times New Roman"/>
          <w:sz w:val="24"/>
          <w:szCs w:val="24"/>
        </w:rPr>
        <w:instrText xml:space="preserve"> ADDIN EN.CITE.DATA </w:instrText>
      </w:r>
      <w:r w:rsidR="001234A8" w:rsidRPr="00520AEF">
        <w:rPr>
          <w:rFonts w:ascii="Times New Roman" w:hAnsi="Times New Roman" w:cs="Times New Roman"/>
          <w:sz w:val="24"/>
          <w:szCs w:val="24"/>
        </w:rPr>
      </w:r>
      <w:r w:rsidR="001234A8" w:rsidRPr="00520AEF">
        <w:rPr>
          <w:rFonts w:ascii="Times New Roman" w:hAnsi="Times New Roman" w:cs="Times New Roman"/>
          <w:sz w:val="24"/>
          <w:szCs w:val="24"/>
        </w:rPr>
        <w:fldChar w:fldCharType="end"/>
      </w:r>
      <w:r w:rsidR="00277946" w:rsidRPr="00520AEF">
        <w:rPr>
          <w:rFonts w:ascii="Times New Roman" w:hAnsi="Times New Roman" w:cs="Times New Roman"/>
          <w:sz w:val="24"/>
          <w:szCs w:val="24"/>
        </w:rPr>
      </w:r>
      <w:r w:rsidR="00277946" w:rsidRPr="00520AEF">
        <w:rPr>
          <w:rFonts w:ascii="Times New Roman" w:hAnsi="Times New Roman" w:cs="Times New Roman"/>
          <w:sz w:val="24"/>
          <w:szCs w:val="24"/>
        </w:rPr>
        <w:fldChar w:fldCharType="separate"/>
      </w:r>
      <w:r w:rsidR="00EB5E4F" w:rsidRPr="00520AEF">
        <w:rPr>
          <w:rFonts w:ascii="Times New Roman" w:hAnsi="Times New Roman" w:cs="Times New Roman"/>
          <w:noProof/>
          <w:sz w:val="24"/>
          <w:szCs w:val="24"/>
        </w:rPr>
        <w:t>[</w:t>
      </w:r>
      <w:hyperlink w:anchor="_ENREF_5" w:tooltip="Bernasconi, 2016 #504" w:history="1">
        <w:r w:rsidR="00E250BC" w:rsidRPr="00520AEF">
          <w:rPr>
            <w:rFonts w:ascii="Times New Roman" w:hAnsi="Times New Roman" w:cs="Times New Roman"/>
            <w:noProof/>
            <w:sz w:val="24"/>
            <w:szCs w:val="24"/>
          </w:rPr>
          <w:t>5</w:t>
        </w:r>
      </w:hyperlink>
      <w:r w:rsidR="00EB5E4F" w:rsidRPr="00520AEF">
        <w:rPr>
          <w:rFonts w:ascii="Times New Roman" w:hAnsi="Times New Roman" w:cs="Times New Roman"/>
          <w:noProof/>
          <w:sz w:val="24"/>
          <w:szCs w:val="24"/>
        </w:rPr>
        <w:t>]</w:t>
      </w:r>
      <w:r w:rsidR="00277946" w:rsidRPr="00520AEF">
        <w:rPr>
          <w:rFonts w:ascii="Times New Roman" w:hAnsi="Times New Roman" w:cs="Times New Roman"/>
          <w:sz w:val="24"/>
          <w:szCs w:val="24"/>
        </w:rPr>
        <w:fldChar w:fldCharType="end"/>
      </w:r>
      <w:r w:rsidR="0028254E" w:rsidRPr="00520AEF">
        <w:rPr>
          <w:rFonts w:ascii="Times New Roman" w:hAnsi="Times New Roman" w:cs="Times New Roman"/>
          <w:sz w:val="24"/>
          <w:szCs w:val="24"/>
        </w:rPr>
        <w:t xml:space="preserve">, a </w:t>
      </w:r>
      <w:r w:rsidR="006C0D11" w:rsidRPr="00520AEF">
        <w:rPr>
          <w:rFonts w:ascii="Times New Roman" w:hAnsi="Times New Roman" w:cs="Times New Roman"/>
          <w:sz w:val="24"/>
          <w:szCs w:val="24"/>
        </w:rPr>
        <w:t>Col-R</w:t>
      </w:r>
      <w:r w:rsidR="00EA28B4" w:rsidRPr="00520AEF">
        <w:rPr>
          <w:rFonts w:ascii="Times New Roman" w:hAnsi="Times New Roman" w:cs="Times New Roman"/>
          <w:sz w:val="24"/>
          <w:szCs w:val="24"/>
        </w:rPr>
        <w:t xml:space="preserve"> </w:t>
      </w:r>
      <w:r w:rsidR="0028254E" w:rsidRPr="00520AEF">
        <w:rPr>
          <w:rFonts w:ascii="Times New Roman" w:hAnsi="Times New Roman" w:cs="Times New Roman"/>
          <w:i/>
          <w:sz w:val="24"/>
          <w:szCs w:val="24"/>
        </w:rPr>
        <w:t>K. pneumoniae</w:t>
      </w:r>
      <w:r w:rsidR="0028254E" w:rsidRPr="00520AEF">
        <w:rPr>
          <w:rFonts w:ascii="Times New Roman" w:hAnsi="Times New Roman" w:cs="Times New Roman"/>
          <w:sz w:val="24"/>
          <w:szCs w:val="24"/>
        </w:rPr>
        <w:t xml:space="preserve"> (</w:t>
      </w:r>
      <w:r w:rsidR="007B1F4A" w:rsidRPr="00520AEF">
        <w:rPr>
          <w:rFonts w:ascii="Times New Roman" w:hAnsi="Times New Roman" w:cs="Times New Roman"/>
          <w:sz w:val="24"/>
          <w:szCs w:val="24"/>
        </w:rPr>
        <w:t>96R-Kp</w:t>
      </w:r>
      <w:r w:rsidR="0028254E" w:rsidRPr="00520AEF">
        <w:rPr>
          <w:rFonts w:ascii="Times New Roman" w:hAnsi="Times New Roman" w:cs="Times New Roman"/>
          <w:sz w:val="24"/>
          <w:szCs w:val="24"/>
        </w:rPr>
        <w:t xml:space="preserve">) </w:t>
      </w:r>
      <w:r w:rsidR="00080D31" w:rsidRPr="00520AEF">
        <w:rPr>
          <w:rFonts w:ascii="Times New Roman" w:hAnsi="Times New Roman" w:cs="Times New Roman"/>
          <w:sz w:val="24"/>
          <w:szCs w:val="24"/>
        </w:rPr>
        <w:t xml:space="preserve">was found in the stools </w:t>
      </w:r>
      <w:r w:rsidR="00EA5554" w:rsidRPr="00520AEF">
        <w:rPr>
          <w:rFonts w:ascii="Times New Roman" w:hAnsi="Times New Roman" w:cs="Times New Roman"/>
          <w:sz w:val="24"/>
          <w:szCs w:val="24"/>
        </w:rPr>
        <w:t xml:space="preserve">of a </w:t>
      </w:r>
      <w:r w:rsidR="007B1F4A" w:rsidRPr="00520AEF">
        <w:rPr>
          <w:rFonts w:ascii="Times New Roman" w:hAnsi="Times New Roman" w:cs="Times New Roman"/>
          <w:sz w:val="24"/>
          <w:szCs w:val="24"/>
        </w:rPr>
        <w:t>46</w:t>
      </w:r>
      <w:r w:rsidR="00167E6A" w:rsidRPr="00520AEF">
        <w:rPr>
          <w:rFonts w:ascii="Times New Roman" w:hAnsi="Times New Roman" w:cs="Times New Roman"/>
          <w:sz w:val="24"/>
          <w:szCs w:val="24"/>
        </w:rPr>
        <w:t>-year</w:t>
      </w:r>
      <w:r w:rsidR="00EA5554" w:rsidRPr="00520AEF">
        <w:rPr>
          <w:rFonts w:ascii="Times New Roman" w:hAnsi="Times New Roman" w:cs="Times New Roman"/>
          <w:sz w:val="24"/>
          <w:szCs w:val="24"/>
        </w:rPr>
        <w:t xml:space="preserve"> old </w:t>
      </w:r>
      <w:r w:rsidR="00210B0E" w:rsidRPr="00520AEF">
        <w:rPr>
          <w:rFonts w:ascii="Times New Roman" w:hAnsi="Times New Roman" w:cs="Times New Roman"/>
          <w:sz w:val="24"/>
          <w:szCs w:val="24"/>
        </w:rPr>
        <w:t xml:space="preserve">Swiss </w:t>
      </w:r>
      <w:r w:rsidR="00744309" w:rsidRPr="00520AEF">
        <w:rPr>
          <w:rFonts w:ascii="Times New Roman" w:hAnsi="Times New Roman" w:cs="Times New Roman"/>
          <w:sz w:val="24"/>
          <w:szCs w:val="24"/>
        </w:rPr>
        <w:t xml:space="preserve">healthy </w:t>
      </w:r>
      <w:r w:rsidR="003F2BD2" w:rsidRPr="00520AEF">
        <w:rPr>
          <w:rFonts w:ascii="Times New Roman" w:hAnsi="Times New Roman" w:cs="Times New Roman"/>
          <w:sz w:val="24"/>
          <w:szCs w:val="24"/>
        </w:rPr>
        <w:t>woman</w:t>
      </w:r>
      <w:r w:rsidR="00EA5554" w:rsidRPr="00520AEF">
        <w:rPr>
          <w:rFonts w:ascii="Times New Roman" w:hAnsi="Times New Roman" w:cs="Times New Roman"/>
          <w:sz w:val="24"/>
          <w:szCs w:val="24"/>
        </w:rPr>
        <w:t xml:space="preserve"> </w:t>
      </w:r>
      <w:r w:rsidR="00080D31" w:rsidRPr="00520AEF">
        <w:rPr>
          <w:rFonts w:ascii="Times New Roman" w:hAnsi="Times New Roman" w:cs="Times New Roman"/>
          <w:sz w:val="24"/>
          <w:szCs w:val="24"/>
        </w:rPr>
        <w:t xml:space="preserve">collected </w:t>
      </w:r>
      <w:r w:rsidR="00AA2506" w:rsidRPr="00520AEF">
        <w:rPr>
          <w:rFonts w:ascii="Times New Roman" w:hAnsi="Times New Roman" w:cs="Times New Roman"/>
          <w:sz w:val="24"/>
          <w:szCs w:val="24"/>
        </w:rPr>
        <w:t xml:space="preserve">after a </w:t>
      </w:r>
      <w:r w:rsidR="0091427C" w:rsidRPr="00520AEF">
        <w:rPr>
          <w:rFonts w:ascii="Times New Roman" w:hAnsi="Times New Roman" w:cs="Times New Roman"/>
          <w:sz w:val="24"/>
          <w:szCs w:val="24"/>
        </w:rPr>
        <w:t xml:space="preserve">35-day </w:t>
      </w:r>
      <w:r w:rsidR="00AA2506" w:rsidRPr="00520AEF">
        <w:rPr>
          <w:rFonts w:ascii="Times New Roman" w:hAnsi="Times New Roman" w:cs="Times New Roman"/>
          <w:sz w:val="24"/>
          <w:szCs w:val="24"/>
        </w:rPr>
        <w:t>trip</w:t>
      </w:r>
      <w:r w:rsidR="00027E1E" w:rsidRPr="00520AEF">
        <w:rPr>
          <w:rFonts w:ascii="Times New Roman" w:hAnsi="Times New Roman" w:cs="Times New Roman"/>
          <w:sz w:val="24"/>
          <w:szCs w:val="24"/>
        </w:rPr>
        <w:t xml:space="preserve"> </w:t>
      </w:r>
      <w:r w:rsidR="002B674F" w:rsidRPr="00520AEF">
        <w:rPr>
          <w:rFonts w:ascii="Times New Roman" w:hAnsi="Times New Roman" w:cs="Times New Roman"/>
          <w:sz w:val="24"/>
          <w:szCs w:val="24"/>
        </w:rPr>
        <w:t>to</w:t>
      </w:r>
      <w:r w:rsidR="00AA2506" w:rsidRPr="00520AEF">
        <w:rPr>
          <w:rFonts w:ascii="Times New Roman" w:hAnsi="Times New Roman" w:cs="Times New Roman"/>
          <w:sz w:val="24"/>
          <w:szCs w:val="24"/>
        </w:rPr>
        <w:t xml:space="preserve"> India</w:t>
      </w:r>
      <w:r w:rsidR="002B674F" w:rsidRPr="00520AEF">
        <w:rPr>
          <w:rFonts w:ascii="Times New Roman" w:hAnsi="Times New Roman" w:cs="Times New Roman"/>
          <w:sz w:val="24"/>
          <w:szCs w:val="24"/>
        </w:rPr>
        <w:t xml:space="preserve"> </w:t>
      </w:r>
      <w:r w:rsidR="00027E1E" w:rsidRPr="00520AEF">
        <w:rPr>
          <w:rFonts w:ascii="Times New Roman" w:hAnsi="Times New Roman" w:cs="Times New Roman"/>
          <w:sz w:val="24"/>
          <w:szCs w:val="24"/>
        </w:rPr>
        <w:t xml:space="preserve">in </w:t>
      </w:r>
      <w:r w:rsidR="00A309B5" w:rsidRPr="00520AEF">
        <w:rPr>
          <w:rFonts w:ascii="Times New Roman" w:hAnsi="Times New Roman" w:cs="Times New Roman"/>
          <w:sz w:val="24"/>
          <w:szCs w:val="24"/>
        </w:rPr>
        <w:t>August 2015</w:t>
      </w:r>
      <w:r w:rsidR="0028254E" w:rsidRPr="00520AEF">
        <w:rPr>
          <w:rFonts w:ascii="Times New Roman" w:hAnsi="Times New Roman" w:cs="Times New Roman"/>
          <w:sz w:val="24"/>
          <w:szCs w:val="24"/>
        </w:rPr>
        <w:t xml:space="preserve">. </w:t>
      </w:r>
      <w:r w:rsidR="00744309" w:rsidRPr="00520AEF">
        <w:rPr>
          <w:rFonts w:ascii="Times New Roman" w:hAnsi="Times New Roman" w:cs="Times New Roman"/>
          <w:sz w:val="24"/>
          <w:szCs w:val="24"/>
        </w:rPr>
        <w:t>Screening for Col-R strains was specifically achieved by plating overnight enrichment</w:t>
      </w:r>
      <w:r w:rsidR="00E250BC" w:rsidRPr="00520AEF">
        <w:rPr>
          <w:rFonts w:ascii="Times New Roman" w:hAnsi="Times New Roman" w:cs="Times New Roman"/>
          <w:sz w:val="24"/>
          <w:szCs w:val="24"/>
        </w:rPr>
        <w:t>s</w:t>
      </w:r>
      <w:r w:rsidR="00744309" w:rsidRPr="00520AEF">
        <w:rPr>
          <w:rFonts w:ascii="Times New Roman" w:hAnsi="Times New Roman" w:cs="Times New Roman"/>
          <w:sz w:val="24"/>
          <w:szCs w:val="24"/>
        </w:rPr>
        <w:t xml:space="preserve"> of the stools (L</w:t>
      </w:r>
      <w:r w:rsidR="009230A4" w:rsidRPr="00520AEF">
        <w:rPr>
          <w:rFonts w:ascii="Times New Roman" w:hAnsi="Times New Roman" w:cs="Times New Roman"/>
          <w:sz w:val="24"/>
          <w:szCs w:val="24"/>
        </w:rPr>
        <w:t>uria-</w:t>
      </w:r>
      <w:r w:rsidR="00744309" w:rsidRPr="00520AEF">
        <w:rPr>
          <w:rFonts w:ascii="Times New Roman" w:hAnsi="Times New Roman" w:cs="Times New Roman"/>
          <w:sz w:val="24"/>
          <w:szCs w:val="24"/>
        </w:rPr>
        <w:t>B</w:t>
      </w:r>
      <w:r w:rsidR="009230A4" w:rsidRPr="00520AEF">
        <w:rPr>
          <w:rFonts w:ascii="Times New Roman" w:hAnsi="Times New Roman" w:cs="Times New Roman"/>
          <w:sz w:val="24"/>
          <w:szCs w:val="24"/>
        </w:rPr>
        <w:t>ertani</w:t>
      </w:r>
      <w:r w:rsidR="00744309" w:rsidRPr="00520AEF">
        <w:rPr>
          <w:rFonts w:ascii="Times New Roman" w:hAnsi="Times New Roman" w:cs="Times New Roman"/>
          <w:sz w:val="24"/>
          <w:szCs w:val="24"/>
        </w:rPr>
        <w:t xml:space="preserve"> broth with</w:t>
      </w:r>
      <w:r w:rsidR="00634D4E" w:rsidRPr="00520AEF">
        <w:rPr>
          <w:rFonts w:ascii="Times New Roman" w:hAnsi="Times New Roman" w:cs="Times New Roman"/>
          <w:sz w:val="24"/>
          <w:szCs w:val="24"/>
        </w:rPr>
        <w:t>out and with</w:t>
      </w:r>
      <w:r w:rsidR="00744309" w:rsidRPr="00520AEF">
        <w:rPr>
          <w:rFonts w:ascii="Times New Roman" w:hAnsi="Times New Roman" w:cs="Times New Roman"/>
          <w:sz w:val="24"/>
          <w:szCs w:val="24"/>
        </w:rPr>
        <w:t xml:space="preserve"> 2 </w:t>
      </w:r>
      <w:r w:rsidR="00953A3F" w:rsidRPr="00520AEF">
        <w:rPr>
          <w:rFonts w:ascii="Times New Roman" w:hAnsi="Times New Roman" w:cs="Times New Roman"/>
          <w:sz w:val="24"/>
          <w:szCs w:val="24"/>
        </w:rPr>
        <w:t>μg/</w:t>
      </w:r>
      <w:r w:rsidR="00953A3F" w:rsidRPr="0091427C">
        <w:rPr>
          <w:rFonts w:ascii="Times New Roman" w:hAnsi="Times New Roman" w:cs="Times New Roman"/>
          <w:sz w:val="24"/>
          <w:szCs w:val="24"/>
        </w:rPr>
        <w:t>mL</w:t>
      </w:r>
      <w:r w:rsidR="00744309" w:rsidRPr="0091427C">
        <w:rPr>
          <w:rFonts w:ascii="Times New Roman" w:hAnsi="Times New Roman" w:cs="Times New Roman"/>
          <w:sz w:val="24"/>
          <w:szCs w:val="24"/>
        </w:rPr>
        <w:t xml:space="preserve"> colistin) on selective agar plates (</w:t>
      </w:r>
      <w:proofErr w:type="spellStart"/>
      <w:r w:rsidR="00744309" w:rsidRPr="0091427C">
        <w:rPr>
          <w:rFonts w:ascii="Times New Roman" w:hAnsi="Times New Roman" w:cs="Times New Roman"/>
          <w:sz w:val="24"/>
          <w:szCs w:val="24"/>
        </w:rPr>
        <w:t>CHROMagar</w:t>
      </w:r>
      <w:proofErr w:type="spellEnd"/>
      <w:r w:rsidR="00744309" w:rsidRPr="0091427C">
        <w:rPr>
          <w:rFonts w:ascii="Times New Roman" w:hAnsi="Times New Roman" w:cs="Times New Roman"/>
          <w:sz w:val="24"/>
          <w:szCs w:val="24"/>
        </w:rPr>
        <w:t xml:space="preserve"> Orientation plus 4 </w:t>
      </w:r>
      <w:r w:rsidR="00953A3F" w:rsidRPr="0091427C">
        <w:rPr>
          <w:rFonts w:ascii="Times New Roman" w:hAnsi="Times New Roman" w:cs="Times New Roman"/>
          <w:sz w:val="24"/>
          <w:szCs w:val="24"/>
        </w:rPr>
        <w:t>μg/mL</w:t>
      </w:r>
      <w:r w:rsidR="00744309" w:rsidRPr="0091427C">
        <w:rPr>
          <w:rFonts w:ascii="Times New Roman" w:hAnsi="Times New Roman" w:cs="Times New Roman"/>
          <w:sz w:val="24"/>
          <w:szCs w:val="24"/>
        </w:rPr>
        <w:t xml:space="preserve"> of colistin and 8 </w:t>
      </w:r>
      <w:r w:rsidR="00953A3F" w:rsidRPr="0091427C">
        <w:rPr>
          <w:rFonts w:ascii="Times New Roman" w:hAnsi="Times New Roman" w:cs="Times New Roman"/>
          <w:sz w:val="24"/>
          <w:szCs w:val="24"/>
        </w:rPr>
        <w:t>μg/mL</w:t>
      </w:r>
      <w:r w:rsidR="00744309" w:rsidRPr="0091427C">
        <w:rPr>
          <w:rFonts w:ascii="Times New Roman" w:hAnsi="Times New Roman" w:cs="Times New Roman"/>
          <w:sz w:val="24"/>
          <w:szCs w:val="24"/>
        </w:rPr>
        <w:t xml:space="preserve"> of vancomycin without or with 2 </w:t>
      </w:r>
      <w:r w:rsidR="00953A3F" w:rsidRPr="0091427C">
        <w:rPr>
          <w:rFonts w:ascii="Times New Roman" w:hAnsi="Times New Roman" w:cs="Times New Roman"/>
          <w:sz w:val="24"/>
          <w:szCs w:val="24"/>
        </w:rPr>
        <w:t>μg/mL</w:t>
      </w:r>
      <w:r w:rsidR="00744309" w:rsidRPr="0091427C">
        <w:rPr>
          <w:rFonts w:ascii="Times New Roman" w:hAnsi="Times New Roman" w:cs="Times New Roman"/>
          <w:sz w:val="24"/>
          <w:szCs w:val="24"/>
        </w:rPr>
        <w:t xml:space="preserve"> of cefotaxime). Colonies were then identified using MALDI-TOF MS (Bruker), while MICs were obtained using microdilution GNX2F panels (Trek Diagnostics) </w:t>
      </w:r>
      <w:r w:rsidR="00744309" w:rsidRPr="0091427C">
        <w:rPr>
          <w:rFonts w:ascii="Times New Roman" w:hAnsi="Times New Roman" w:cs="Times New Roman"/>
          <w:sz w:val="24"/>
          <w:szCs w:val="24"/>
        </w:rPr>
        <w:fldChar w:fldCharType="begin">
          <w:fldData xml:space="preserve">PEVuZE5vdGU+PENpdGU+PEF1dGhvcj5CZXJuYXNjb25pPC9BdXRob3I+PFllYXI+MjAxNjwvWWVh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NTA4MC00PC9wYWdlcz48dm9sdW1lPjYwPC92b2x1bWU+PG51bWJlcj44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</w:fldData>
        </w:fldChar>
      </w:r>
      <w:r w:rsidR="001234A8">
        <w:rPr>
          <w:rFonts w:ascii="Times New Roman" w:hAnsi="Times New Roman" w:cs="Times New Roman"/>
          <w:sz w:val="24"/>
          <w:szCs w:val="24"/>
        </w:rPr>
        <w:instrText xml:space="preserve"> ADDIN EN.CITE </w:instrText>
      </w:r>
      <w:r w:rsidR="001234A8">
        <w:rPr>
          <w:rFonts w:ascii="Times New Roman" w:hAnsi="Times New Roman" w:cs="Times New Roman"/>
          <w:sz w:val="24"/>
          <w:szCs w:val="24"/>
        </w:rPr>
        <w:fldChar w:fldCharType="begin">
          <w:fldData xml:space="preserve">PEVuZE5vdGU+PENpdGU+PEF1dGhvcj5CZXJuYXNjb25pPC9BdXRob3I+PFllYXI+MjAxNjwvWWVh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NTA4MC00PC9wYWdlcz48dm9sdW1lPjYwPC92b2x1bWU+PG51bWJlcj44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</w:fldData>
        </w:fldChar>
      </w:r>
      <w:r w:rsidR="001234A8">
        <w:rPr>
          <w:rFonts w:ascii="Times New Roman" w:hAnsi="Times New Roman" w:cs="Times New Roman"/>
          <w:sz w:val="24"/>
          <w:szCs w:val="24"/>
        </w:rPr>
        <w:instrText xml:space="preserve"> ADDIN EN.CITE.DATA </w:instrText>
      </w:r>
      <w:r w:rsidR="001234A8">
        <w:rPr>
          <w:rFonts w:ascii="Times New Roman" w:hAnsi="Times New Roman" w:cs="Times New Roman"/>
          <w:sz w:val="24"/>
          <w:szCs w:val="24"/>
        </w:rPr>
      </w:r>
      <w:r w:rsidR="001234A8">
        <w:rPr>
          <w:rFonts w:ascii="Times New Roman" w:hAnsi="Times New Roman" w:cs="Times New Roman"/>
          <w:sz w:val="24"/>
          <w:szCs w:val="24"/>
        </w:rPr>
        <w:fldChar w:fldCharType="end"/>
      </w:r>
      <w:r w:rsidR="00744309" w:rsidRPr="0091427C">
        <w:rPr>
          <w:rFonts w:ascii="Times New Roman" w:hAnsi="Times New Roman" w:cs="Times New Roman"/>
          <w:sz w:val="24"/>
          <w:szCs w:val="24"/>
        </w:rPr>
      </w:r>
      <w:r w:rsidR="00744309" w:rsidRPr="0091427C">
        <w:rPr>
          <w:rFonts w:ascii="Times New Roman" w:hAnsi="Times New Roman" w:cs="Times New Roman"/>
          <w:sz w:val="24"/>
          <w:szCs w:val="24"/>
        </w:rPr>
        <w:fldChar w:fldCharType="separate"/>
      </w:r>
      <w:r w:rsidR="00EB5E4F" w:rsidRPr="0091427C">
        <w:rPr>
          <w:rFonts w:ascii="Times New Roman" w:hAnsi="Times New Roman" w:cs="Times New Roman"/>
          <w:noProof/>
          <w:sz w:val="24"/>
          <w:szCs w:val="24"/>
        </w:rPr>
        <w:t>[</w:t>
      </w:r>
      <w:hyperlink w:anchor="_ENREF_5" w:tooltip="Bernasconi, 2016 #504" w:history="1">
        <w:r w:rsidR="00E250BC" w:rsidRPr="0091427C">
          <w:rPr>
            <w:rFonts w:ascii="Times New Roman" w:hAnsi="Times New Roman" w:cs="Times New Roman"/>
            <w:noProof/>
            <w:sz w:val="24"/>
            <w:szCs w:val="24"/>
          </w:rPr>
          <w:t>5</w:t>
        </w:r>
      </w:hyperlink>
      <w:r w:rsidR="00EB5E4F" w:rsidRPr="0091427C">
        <w:rPr>
          <w:rFonts w:ascii="Times New Roman" w:hAnsi="Times New Roman" w:cs="Times New Roman"/>
          <w:noProof/>
          <w:sz w:val="24"/>
          <w:szCs w:val="24"/>
        </w:rPr>
        <w:t>]</w:t>
      </w:r>
      <w:r w:rsidR="00744309" w:rsidRPr="0091427C">
        <w:rPr>
          <w:rFonts w:ascii="Times New Roman" w:hAnsi="Times New Roman" w:cs="Times New Roman"/>
          <w:sz w:val="24"/>
          <w:szCs w:val="24"/>
        </w:rPr>
        <w:fldChar w:fldCharType="end"/>
      </w:r>
      <w:r w:rsidR="00744309" w:rsidRPr="0091427C">
        <w:rPr>
          <w:rFonts w:ascii="Times New Roman" w:hAnsi="Times New Roman" w:cs="Times New Roman"/>
          <w:sz w:val="24"/>
          <w:szCs w:val="24"/>
        </w:rPr>
        <w:t xml:space="preserve">. </w:t>
      </w:r>
      <w:r w:rsidR="00FA4779" w:rsidRPr="0091427C">
        <w:rPr>
          <w:rFonts w:ascii="Times New Roman" w:hAnsi="Times New Roman" w:cs="Times New Roman"/>
          <w:sz w:val="24"/>
          <w:szCs w:val="24"/>
        </w:rPr>
        <w:t xml:space="preserve">Notably, the pre-trip stools did not contain any Col-R strains and the follow up screening of the stools at 3, 6, 12 months resulted negative. Moreover, 96R-Kp was the only Col-R </w:t>
      </w:r>
      <w:r w:rsidR="00FA4779" w:rsidRPr="0091427C">
        <w:rPr>
          <w:rFonts w:ascii="Times New Roman" w:hAnsi="Times New Roman" w:cs="Times New Roman"/>
          <w:i/>
          <w:sz w:val="24"/>
          <w:szCs w:val="24"/>
        </w:rPr>
        <w:t>K. pneumoniae</w:t>
      </w:r>
      <w:r w:rsidR="00167E6A" w:rsidRPr="0091427C">
        <w:rPr>
          <w:rFonts w:ascii="Times New Roman" w:hAnsi="Times New Roman" w:cs="Times New Roman"/>
          <w:sz w:val="24"/>
          <w:szCs w:val="24"/>
        </w:rPr>
        <w:t xml:space="preserve"> strain</w:t>
      </w:r>
      <w:r w:rsidR="00FA4779" w:rsidRPr="0091427C">
        <w:rPr>
          <w:rFonts w:ascii="Times New Roman" w:hAnsi="Times New Roman" w:cs="Times New Roman"/>
          <w:sz w:val="24"/>
          <w:szCs w:val="24"/>
        </w:rPr>
        <w:t xml:space="preserve"> identified after screening the pre- and post-trip stools of </w:t>
      </w:r>
      <w:r w:rsidR="00316FC3" w:rsidRPr="0091427C">
        <w:rPr>
          <w:rFonts w:ascii="Times New Roman" w:hAnsi="Times New Roman" w:cs="Times New Roman"/>
          <w:sz w:val="24"/>
          <w:szCs w:val="24"/>
        </w:rPr>
        <w:t>47</w:t>
      </w:r>
      <w:r w:rsidR="00FA4779" w:rsidRPr="0091427C">
        <w:rPr>
          <w:rFonts w:ascii="Times New Roman" w:hAnsi="Times New Roman" w:cs="Times New Roman"/>
          <w:sz w:val="24"/>
          <w:szCs w:val="24"/>
        </w:rPr>
        <w:t xml:space="preserve"> travelers to </w:t>
      </w:r>
      <w:r w:rsidR="00316FC3" w:rsidRPr="0091427C">
        <w:rPr>
          <w:rFonts w:ascii="Times New Roman" w:hAnsi="Times New Roman" w:cs="Times New Roman"/>
          <w:sz w:val="24"/>
          <w:szCs w:val="24"/>
        </w:rPr>
        <w:t>South-Asian countries</w:t>
      </w:r>
      <w:r w:rsidR="00FA4779" w:rsidRPr="0091427C">
        <w:rPr>
          <w:rFonts w:ascii="Times New Roman" w:hAnsi="Times New Roman" w:cs="Times New Roman"/>
          <w:sz w:val="24"/>
          <w:szCs w:val="24"/>
        </w:rPr>
        <w:t>.</w:t>
      </w:r>
    </w:p>
    <w:p w:rsidR="009B5522" w:rsidRPr="0091427C" w:rsidRDefault="006E0111" w:rsidP="00027E1E">
      <w:pPr>
        <w:spacing w:after="0" w:line="480" w:lineRule="auto"/>
        <w:jc w:val="both"/>
        <w:rPr>
          <w:rFonts w:ascii="Times New Roman" w:hAnsi="Times New Roman" w:cs="Times New Roman"/>
          <w:sz w:val="24"/>
          <w:szCs w:val="24"/>
        </w:rPr>
      </w:pPr>
      <w:r w:rsidRPr="0091427C">
        <w:rPr>
          <w:rFonts w:ascii="Times New Roman" w:hAnsi="Times New Roman" w:cs="Times New Roman"/>
          <w:sz w:val="24"/>
          <w:szCs w:val="24"/>
        </w:rPr>
        <w:t>96R-Kp</w:t>
      </w:r>
      <w:r w:rsidR="00C1345D" w:rsidRPr="0091427C">
        <w:rPr>
          <w:rFonts w:ascii="Times New Roman" w:hAnsi="Times New Roman" w:cs="Times New Roman"/>
          <w:sz w:val="24"/>
          <w:szCs w:val="24"/>
        </w:rPr>
        <w:t xml:space="preserve"> </w:t>
      </w:r>
      <w:r w:rsidR="0006208A" w:rsidRPr="0091427C">
        <w:rPr>
          <w:rFonts w:ascii="Times New Roman" w:hAnsi="Times New Roman" w:cs="Times New Roman"/>
          <w:sz w:val="24"/>
          <w:szCs w:val="24"/>
        </w:rPr>
        <w:t xml:space="preserve">showed to be resistant </w:t>
      </w:r>
      <w:r w:rsidR="00EB213C" w:rsidRPr="0091427C">
        <w:rPr>
          <w:rFonts w:ascii="Times New Roman" w:hAnsi="Times New Roman" w:cs="Times New Roman"/>
          <w:sz w:val="24"/>
          <w:szCs w:val="24"/>
        </w:rPr>
        <w:t xml:space="preserve">to </w:t>
      </w:r>
      <w:r w:rsidR="003E7899" w:rsidRPr="0091427C">
        <w:rPr>
          <w:rFonts w:ascii="Times New Roman" w:hAnsi="Times New Roman" w:cs="Times New Roman"/>
          <w:sz w:val="24"/>
          <w:szCs w:val="24"/>
        </w:rPr>
        <w:t xml:space="preserve">polymyxins (both colistin and polymyxin B MICs &gt;4 </w:t>
      </w:r>
      <w:r w:rsidR="00953A3F" w:rsidRPr="0091427C">
        <w:rPr>
          <w:rFonts w:ascii="Times New Roman" w:hAnsi="Times New Roman" w:cs="Times New Roman"/>
          <w:sz w:val="24"/>
          <w:szCs w:val="24"/>
        </w:rPr>
        <w:t>μg/mL</w:t>
      </w:r>
      <w:r w:rsidR="003E7899" w:rsidRPr="0091427C">
        <w:rPr>
          <w:rFonts w:ascii="Times New Roman" w:hAnsi="Times New Roman" w:cs="Times New Roman"/>
          <w:sz w:val="24"/>
          <w:szCs w:val="24"/>
        </w:rPr>
        <w:t xml:space="preserve">; Etest MIC for colistin of 32 </w:t>
      </w:r>
      <w:r w:rsidR="00953A3F" w:rsidRPr="0091427C">
        <w:rPr>
          <w:rFonts w:ascii="Times New Roman" w:hAnsi="Times New Roman" w:cs="Times New Roman"/>
          <w:sz w:val="24"/>
          <w:szCs w:val="24"/>
        </w:rPr>
        <w:t>μg/mL</w:t>
      </w:r>
      <w:r w:rsidR="003E7899" w:rsidRPr="0091427C">
        <w:rPr>
          <w:rFonts w:ascii="Times New Roman" w:hAnsi="Times New Roman" w:cs="Times New Roman"/>
          <w:sz w:val="24"/>
          <w:szCs w:val="24"/>
        </w:rPr>
        <w:t>)</w:t>
      </w:r>
      <w:r w:rsidR="001E6BCB" w:rsidRPr="0091427C">
        <w:rPr>
          <w:rFonts w:ascii="Times New Roman" w:hAnsi="Times New Roman" w:cs="Times New Roman"/>
          <w:sz w:val="24"/>
          <w:szCs w:val="24"/>
        </w:rPr>
        <w:t>, but not to other antibiotic</w:t>
      </w:r>
      <w:r w:rsidR="007F5EC4" w:rsidRPr="0091427C">
        <w:rPr>
          <w:rFonts w:ascii="Times New Roman" w:hAnsi="Times New Roman" w:cs="Times New Roman"/>
          <w:sz w:val="24"/>
          <w:szCs w:val="24"/>
        </w:rPr>
        <w:t>s</w:t>
      </w:r>
      <w:r w:rsidR="00F639DD" w:rsidRPr="0091427C">
        <w:rPr>
          <w:rFonts w:ascii="Times New Roman" w:hAnsi="Times New Roman" w:cs="Times New Roman"/>
          <w:sz w:val="24"/>
          <w:szCs w:val="24"/>
        </w:rPr>
        <w:t xml:space="preserve"> (e.g., </w:t>
      </w:r>
      <w:r w:rsidR="00FA4779" w:rsidRPr="0091427C">
        <w:rPr>
          <w:rFonts w:ascii="Times New Roman" w:hAnsi="Times New Roman" w:cs="Times New Roman"/>
          <w:sz w:val="24"/>
          <w:szCs w:val="24"/>
        </w:rPr>
        <w:t xml:space="preserve">cefotaxime, ciprofloxacin, gentamicin, </w:t>
      </w:r>
      <w:r w:rsidR="00033CA6" w:rsidRPr="0091427C">
        <w:rPr>
          <w:rFonts w:ascii="Times New Roman" w:hAnsi="Times New Roman" w:cs="Times New Roman"/>
          <w:sz w:val="24"/>
          <w:szCs w:val="24"/>
        </w:rPr>
        <w:t xml:space="preserve">and </w:t>
      </w:r>
      <w:r w:rsidR="001961C2" w:rsidRPr="0091427C">
        <w:rPr>
          <w:rFonts w:ascii="Times New Roman" w:hAnsi="Times New Roman" w:cs="Times New Roman"/>
          <w:sz w:val="24"/>
          <w:szCs w:val="24"/>
        </w:rPr>
        <w:t>trimethoprim-sulfamethoxazole</w:t>
      </w:r>
      <w:r w:rsidR="00FA4779" w:rsidRPr="0091427C">
        <w:rPr>
          <w:rFonts w:ascii="Times New Roman" w:hAnsi="Times New Roman" w:cs="Times New Roman"/>
          <w:sz w:val="24"/>
          <w:szCs w:val="24"/>
        </w:rPr>
        <w:t xml:space="preserve"> MICs of </w:t>
      </w:r>
      <w:r w:rsidR="00497CF4" w:rsidRPr="0091427C">
        <w:rPr>
          <w:rFonts w:ascii="Times New Roman" w:hAnsi="Times New Roman" w:cs="Times New Roman"/>
          <w:sz w:val="24"/>
          <w:szCs w:val="24"/>
        </w:rPr>
        <w:t>≤1, ≤0.25</w:t>
      </w:r>
      <w:r w:rsidR="00FA4779" w:rsidRPr="0091427C">
        <w:rPr>
          <w:rFonts w:ascii="Times New Roman" w:hAnsi="Times New Roman" w:cs="Times New Roman"/>
          <w:sz w:val="24"/>
          <w:szCs w:val="24"/>
        </w:rPr>
        <w:t xml:space="preserve">, </w:t>
      </w:r>
      <w:r w:rsidR="00497CF4" w:rsidRPr="0091427C">
        <w:rPr>
          <w:rFonts w:ascii="Times New Roman" w:hAnsi="Times New Roman" w:cs="Times New Roman"/>
          <w:sz w:val="24"/>
          <w:szCs w:val="24"/>
        </w:rPr>
        <w:t>≤1</w:t>
      </w:r>
      <w:r w:rsidR="00FA4779" w:rsidRPr="0091427C">
        <w:rPr>
          <w:rFonts w:ascii="Times New Roman" w:hAnsi="Times New Roman" w:cs="Times New Roman"/>
          <w:sz w:val="24"/>
          <w:szCs w:val="24"/>
        </w:rPr>
        <w:t>,</w:t>
      </w:r>
      <w:r w:rsidR="00DB1DC6">
        <w:rPr>
          <w:rFonts w:ascii="Times New Roman" w:hAnsi="Times New Roman" w:cs="Times New Roman"/>
          <w:sz w:val="24"/>
          <w:szCs w:val="24"/>
        </w:rPr>
        <w:t xml:space="preserve"> </w:t>
      </w:r>
      <w:r w:rsidR="001961C2" w:rsidRPr="0091427C">
        <w:rPr>
          <w:rFonts w:ascii="Times New Roman" w:hAnsi="Times New Roman" w:cs="Times New Roman"/>
          <w:sz w:val="24"/>
          <w:szCs w:val="24"/>
        </w:rPr>
        <w:t>≤0.5</w:t>
      </w:r>
      <w:r w:rsidR="00FA4779" w:rsidRPr="0091427C">
        <w:rPr>
          <w:rFonts w:ascii="Times New Roman" w:hAnsi="Times New Roman" w:cs="Times New Roman"/>
          <w:sz w:val="24"/>
          <w:szCs w:val="24"/>
        </w:rPr>
        <w:t xml:space="preserve"> </w:t>
      </w:r>
      <w:r w:rsidR="00953A3F" w:rsidRPr="0091427C">
        <w:rPr>
          <w:rFonts w:ascii="Times New Roman" w:hAnsi="Times New Roman" w:cs="Times New Roman"/>
          <w:sz w:val="24"/>
          <w:szCs w:val="24"/>
        </w:rPr>
        <w:lastRenderedPageBreak/>
        <w:t>μg/mL</w:t>
      </w:r>
      <w:r w:rsidR="00FA4779" w:rsidRPr="0091427C">
        <w:rPr>
          <w:rFonts w:ascii="Times New Roman" w:hAnsi="Times New Roman" w:cs="Times New Roman"/>
          <w:sz w:val="24"/>
          <w:szCs w:val="24"/>
        </w:rPr>
        <w:t>, respective</w:t>
      </w:r>
      <w:r w:rsidR="00FA4779" w:rsidRPr="00DB1DC6">
        <w:rPr>
          <w:rFonts w:ascii="Times New Roman" w:hAnsi="Times New Roman" w:cs="Times New Roman"/>
          <w:sz w:val="24"/>
          <w:szCs w:val="24"/>
        </w:rPr>
        <w:t>ly</w:t>
      </w:r>
      <w:r w:rsidR="00F639DD" w:rsidRPr="00DB1DC6">
        <w:rPr>
          <w:rFonts w:ascii="Times New Roman" w:hAnsi="Times New Roman" w:cs="Times New Roman"/>
          <w:sz w:val="24"/>
          <w:szCs w:val="24"/>
        </w:rPr>
        <w:t>)</w:t>
      </w:r>
      <w:r w:rsidR="00BB40E8" w:rsidRPr="00DB1DC6">
        <w:rPr>
          <w:rFonts w:ascii="Times New Roman" w:hAnsi="Times New Roman" w:cs="Times New Roman"/>
          <w:sz w:val="24"/>
          <w:szCs w:val="24"/>
        </w:rPr>
        <w:t xml:space="preserve"> using the EUCAST criteria (version 7.0, 2017)</w:t>
      </w:r>
      <w:r w:rsidR="00185988" w:rsidRPr="00DB1DC6">
        <w:rPr>
          <w:rFonts w:ascii="Times New Roman" w:hAnsi="Times New Roman" w:cs="Times New Roman"/>
          <w:sz w:val="24"/>
          <w:szCs w:val="24"/>
        </w:rPr>
        <w:t xml:space="preserve">. </w:t>
      </w:r>
      <w:r w:rsidR="00913E07" w:rsidRPr="00DB1DC6">
        <w:rPr>
          <w:rFonts w:ascii="Times New Roman" w:hAnsi="Times New Roman" w:cs="Times New Roman"/>
          <w:sz w:val="24"/>
          <w:szCs w:val="24"/>
        </w:rPr>
        <w:t xml:space="preserve">The </w:t>
      </w:r>
      <w:r w:rsidR="00986914" w:rsidRPr="00DB1DC6">
        <w:rPr>
          <w:rFonts w:ascii="Times New Roman" w:hAnsi="Times New Roman" w:cs="Times New Roman"/>
          <w:sz w:val="24"/>
          <w:szCs w:val="24"/>
        </w:rPr>
        <w:t xml:space="preserve">plasmid-mediated colistin resistance </w:t>
      </w:r>
      <w:r w:rsidR="00913E07" w:rsidRPr="0091427C">
        <w:rPr>
          <w:rFonts w:ascii="Times New Roman" w:hAnsi="Times New Roman" w:cs="Times New Roman"/>
          <w:i/>
          <w:sz w:val="24"/>
          <w:szCs w:val="24"/>
        </w:rPr>
        <w:t>mcr-1</w:t>
      </w:r>
      <w:r w:rsidR="00913E07" w:rsidRPr="0091427C">
        <w:rPr>
          <w:rFonts w:ascii="Times New Roman" w:hAnsi="Times New Roman" w:cs="Times New Roman"/>
          <w:sz w:val="24"/>
          <w:szCs w:val="24"/>
        </w:rPr>
        <w:t xml:space="preserve"> </w:t>
      </w:r>
      <w:r w:rsidR="00986914" w:rsidRPr="0091427C">
        <w:rPr>
          <w:rFonts w:ascii="Times New Roman" w:hAnsi="Times New Roman" w:cs="Times New Roman"/>
          <w:sz w:val="24"/>
          <w:szCs w:val="24"/>
        </w:rPr>
        <w:t xml:space="preserve">gene </w:t>
      </w:r>
      <w:r w:rsidR="005F5E0F" w:rsidRPr="0091427C">
        <w:rPr>
          <w:rFonts w:ascii="Times New Roman" w:hAnsi="Times New Roman" w:cs="Times New Roman"/>
          <w:sz w:val="24"/>
          <w:szCs w:val="24"/>
        </w:rPr>
        <w:t>w</w:t>
      </w:r>
      <w:r w:rsidR="00167E6A" w:rsidRPr="0091427C">
        <w:rPr>
          <w:rFonts w:ascii="Times New Roman" w:hAnsi="Times New Roman" w:cs="Times New Roman"/>
          <w:sz w:val="24"/>
          <w:szCs w:val="24"/>
        </w:rPr>
        <w:t>as</w:t>
      </w:r>
      <w:r w:rsidR="00913E07" w:rsidRPr="0091427C">
        <w:rPr>
          <w:rFonts w:ascii="Times New Roman" w:hAnsi="Times New Roman" w:cs="Times New Roman"/>
          <w:sz w:val="24"/>
          <w:szCs w:val="24"/>
        </w:rPr>
        <w:t xml:space="preserve"> no</w:t>
      </w:r>
      <w:r w:rsidR="004A18A6" w:rsidRPr="0091427C">
        <w:rPr>
          <w:rFonts w:ascii="Times New Roman" w:hAnsi="Times New Roman" w:cs="Times New Roman"/>
          <w:sz w:val="24"/>
          <w:szCs w:val="24"/>
        </w:rPr>
        <w:t>t detected by PCR</w:t>
      </w:r>
      <w:r w:rsidR="00986914" w:rsidRPr="0091427C">
        <w:rPr>
          <w:rFonts w:ascii="Times New Roman" w:hAnsi="Times New Roman" w:cs="Times New Roman"/>
          <w:sz w:val="24"/>
          <w:szCs w:val="24"/>
        </w:rPr>
        <w:t xml:space="preserve"> amplification</w:t>
      </w:r>
      <w:r w:rsidR="005F5E0F" w:rsidRPr="0091427C">
        <w:rPr>
          <w:rFonts w:ascii="Times New Roman" w:hAnsi="Times New Roman" w:cs="Times New Roman"/>
          <w:sz w:val="24"/>
          <w:szCs w:val="24"/>
        </w:rPr>
        <w:t>s</w:t>
      </w:r>
      <w:r w:rsidR="009230A4" w:rsidRPr="0091427C">
        <w:rPr>
          <w:rFonts w:ascii="Times New Roman" w:hAnsi="Times New Roman" w:cs="Times New Roman"/>
          <w:sz w:val="24"/>
          <w:szCs w:val="24"/>
        </w:rPr>
        <w:t xml:space="preserve"> </w:t>
      </w:r>
      <w:r w:rsidR="00027E1E" w:rsidRPr="0091427C">
        <w:rPr>
          <w:rFonts w:ascii="Times New Roman" w:hAnsi="Times New Roman" w:cs="Times New Roman"/>
          <w:sz w:val="24"/>
          <w:szCs w:val="24"/>
        </w:rPr>
        <w:fldChar w:fldCharType="begin">
          <w:fldData xml:space="preserve">PEVuZE5vdGU+PENpdGU+PEF1dGhvcj5CZXJuYXNjb25pPC9BdXRob3I+PFllYXI+MjAxNjwvWWVh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NTA4MC00PC9wYWdlcz48dm9sdW1lPjYwPC92b2x1bWU+PG51bWJlcj44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</w:fldData>
        </w:fldChar>
      </w:r>
      <w:r w:rsidR="001234A8">
        <w:rPr>
          <w:rFonts w:ascii="Times New Roman" w:hAnsi="Times New Roman" w:cs="Times New Roman"/>
          <w:sz w:val="24"/>
          <w:szCs w:val="24"/>
        </w:rPr>
        <w:instrText xml:space="preserve"> ADDIN EN.CITE </w:instrText>
      </w:r>
      <w:r w:rsidR="001234A8">
        <w:rPr>
          <w:rFonts w:ascii="Times New Roman" w:hAnsi="Times New Roman" w:cs="Times New Roman"/>
          <w:sz w:val="24"/>
          <w:szCs w:val="24"/>
        </w:rPr>
        <w:fldChar w:fldCharType="begin">
          <w:fldData xml:space="preserve">PEVuZE5vdGU+PENpdGU+PEF1dGhvcj5CZXJuYXNjb25pPC9BdXRob3I+PFllYXI+MjAxNjwvWWVh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</w:fldData>
        </w:fldChar>
      </w:r>
      <w:r w:rsidR="001234A8">
        <w:rPr>
          <w:rFonts w:ascii="Times New Roman" w:hAnsi="Times New Roman" w:cs="Times New Roman"/>
          <w:sz w:val="24"/>
          <w:szCs w:val="24"/>
        </w:rPr>
        <w:instrText xml:space="preserve"> ADDIN EN.CITE.DATA </w:instrText>
      </w:r>
      <w:r w:rsidR="001234A8">
        <w:rPr>
          <w:rFonts w:ascii="Times New Roman" w:hAnsi="Times New Roman" w:cs="Times New Roman"/>
          <w:sz w:val="24"/>
          <w:szCs w:val="24"/>
        </w:rPr>
      </w:r>
      <w:r w:rsidR="001234A8">
        <w:rPr>
          <w:rFonts w:ascii="Times New Roman" w:hAnsi="Times New Roman" w:cs="Times New Roman"/>
          <w:sz w:val="24"/>
          <w:szCs w:val="24"/>
        </w:rPr>
        <w:fldChar w:fldCharType="end"/>
      </w:r>
      <w:r w:rsidR="00027E1E" w:rsidRPr="0091427C">
        <w:rPr>
          <w:rFonts w:ascii="Times New Roman" w:hAnsi="Times New Roman" w:cs="Times New Roman"/>
          <w:sz w:val="24"/>
          <w:szCs w:val="24"/>
        </w:rPr>
      </w:r>
      <w:r w:rsidR="00027E1E" w:rsidRPr="0091427C">
        <w:rPr>
          <w:rFonts w:ascii="Times New Roman" w:hAnsi="Times New Roman" w:cs="Times New Roman"/>
          <w:sz w:val="24"/>
          <w:szCs w:val="24"/>
        </w:rPr>
        <w:fldChar w:fldCharType="separate"/>
      </w:r>
      <w:r w:rsidR="00EB5E4F" w:rsidRPr="0091427C">
        <w:rPr>
          <w:rFonts w:ascii="Times New Roman" w:hAnsi="Times New Roman" w:cs="Times New Roman"/>
          <w:noProof/>
          <w:sz w:val="24"/>
          <w:szCs w:val="24"/>
        </w:rPr>
        <w:t>[</w:t>
      </w:r>
      <w:hyperlink w:anchor="_ENREF_5" w:tooltip="Bernasconi, 2016 #504" w:history="1">
        <w:r w:rsidR="00E250BC" w:rsidRPr="0091427C">
          <w:rPr>
            <w:rFonts w:ascii="Times New Roman" w:hAnsi="Times New Roman" w:cs="Times New Roman"/>
            <w:noProof/>
            <w:sz w:val="24"/>
            <w:szCs w:val="24"/>
          </w:rPr>
          <w:t>5</w:t>
        </w:r>
      </w:hyperlink>
      <w:r w:rsidR="00EB5E4F" w:rsidRPr="0091427C">
        <w:rPr>
          <w:rFonts w:ascii="Times New Roman" w:hAnsi="Times New Roman" w:cs="Times New Roman"/>
          <w:noProof/>
          <w:sz w:val="24"/>
          <w:szCs w:val="24"/>
        </w:rPr>
        <w:t>]</w:t>
      </w:r>
      <w:r w:rsidR="00027E1E" w:rsidRPr="0091427C">
        <w:rPr>
          <w:rFonts w:ascii="Times New Roman" w:hAnsi="Times New Roman" w:cs="Times New Roman"/>
          <w:sz w:val="24"/>
          <w:szCs w:val="24"/>
        </w:rPr>
        <w:fldChar w:fldCharType="end"/>
      </w:r>
      <w:r w:rsidR="00913E07" w:rsidRPr="0091427C">
        <w:rPr>
          <w:rFonts w:ascii="Times New Roman" w:hAnsi="Times New Roman" w:cs="Times New Roman"/>
          <w:sz w:val="24"/>
          <w:szCs w:val="24"/>
        </w:rPr>
        <w:t xml:space="preserve">. </w:t>
      </w:r>
      <w:r w:rsidR="00D819C9" w:rsidRPr="0091427C">
        <w:rPr>
          <w:rFonts w:ascii="Times New Roman" w:hAnsi="Times New Roman" w:cs="Times New Roman"/>
          <w:sz w:val="24"/>
          <w:szCs w:val="24"/>
        </w:rPr>
        <w:t xml:space="preserve">PCR mapping of the </w:t>
      </w:r>
      <w:r w:rsidR="00D819C9" w:rsidRPr="0091427C">
        <w:rPr>
          <w:rFonts w:ascii="Times New Roman" w:hAnsi="Times New Roman" w:cs="Times New Roman"/>
          <w:i/>
          <w:sz w:val="24"/>
          <w:szCs w:val="24"/>
        </w:rPr>
        <w:t>mgrB</w:t>
      </w:r>
      <w:r w:rsidR="00D819C9" w:rsidRPr="0091427C">
        <w:rPr>
          <w:rFonts w:ascii="Times New Roman" w:hAnsi="Times New Roman" w:cs="Times New Roman"/>
          <w:sz w:val="24"/>
          <w:szCs w:val="24"/>
        </w:rPr>
        <w:t xml:space="preserve"> locus </w:t>
      </w:r>
      <w:r w:rsidR="000070FA" w:rsidRPr="0091427C">
        <w:rPr>
          <w:rFonts w:ascii="Times New Roman" w:hAnsi="Times New Roman" w:cs="Times New Roman"/>
          <w:sz w:val="24"/>
          <w:szCs w:val="24"/>
        </w:rPr>
        <w:t xml:space="preserve">was </w:t>
      </w:r>
      <w:r w:rsidR="001E6BCB" w:rsidRPr="0091427C">
        <w:rPr>
          <w:rFonts w:ascii="Times New Roman" w:hAnsi="Times New Roman" w:cs="Times New Roman"/>
          <w:sz w:val="24"/>
          <w:szCs w:val="24"/>
        </w:rPr>
        <w:t xml:space="preserve">also </w:t>
      </w:r>
      <w:r w:rsidR="000070FA" w:rsidRPr="0091427C">
        <w:rPr>
          <w:rFonts w:ascii="Times New Roman" w:hAnsi="Times New Roman" w:cs="Times New Roman"/>
          <w:sz w:val="24"/>
          <w:szCs w:val="24"/>
        </w:rPr>
        <w:t>attempt</w:t>
      </w:r>
      <w:r w:rsidR="001E6BCB" w:rsidRPr="0091427C">
        <w:rPr>
          <w:rFonts w:ascii="Times New Roman" w:hAnsi="Times New Roman" w:cs="Times New Roman"/>
          <w:sz w:val="24"/>
          <w:szCs w:val="24"/>
        </w:rPr>
        <w:t>ed</w:t>
      </w:r>
      <w:r w:rsidR="00E12874" w:rsidRPr="0091427C">
        <w:rPr>
          <w:rFonts w:ascii="Times New Roman" w:hAnsi="Times New Roman" w:cs="Times New Roman"/>
          <w:sz w:val="24"/>
          <w:szCs w:val="24"/>
        </w:rPr>
        <w:t xml:space="preserve"> with three</w:t>
      </w:r>
      <w:r w:rsidR="000070FA" w:rsidRPr="0091427C">
        <w:rPr>
          <w:rFonts w:ascii="Times New Roman" w:hAnsi="Times New Roman" w:cs="Times New Roman"/>
          <w:sz w:val="24"/>
          <w:szCs w:val="24"/>
        </w:rPr>
        <w:t xml:space="preserve"> </w:t>
      </w:r>
      <w:r w:rsidR="006522A1" w:rsidRPr="0091427C">
        <w:rPr>
          <w:rFonts w:ascii="Times New Roman" w:hAnsi="Times New Roman" w:cs="Times New Roman"/>
          <w:sz w:val="24"/>
          <w:szCs w:val="24"/>
        </w:rPr>
        <w:t xml:space="preserve">previously described </w:t>
      </w:r>
      <w:r w:rsidR="000070FA" w:rsidRPr="0091427C">
        <w:rPr>
          <w:rFonts w:ascii="Times New Roman" w:hAnsi="Times New Roman" w:cs="Times New Roman"/>
          <w:sz w:val="24"/>
          <w:szCs w:val="24"/>
        </w:rPr>
        <w:t>primers</w:t>
      </w:r>
      <w:r w:rsidR="00AD4C95" w:rsidRPr="0091427C">
        <w:rPr>
          <w:rFonts w:ascii="Times New Roman" w:hAnsi="Times New Roman" w:cs="Times New Roman"/>
          <w:sz w:val="24"/>
          <w:szCs w:val="24"/>
        </w:rPr>
        <w:t xml:space="preserve"> (</w:t>
      </w:r>
      <w:r w:rsidR="00023CA5" w:rsidRPr="0091427C">
        <w:rPr>
          <w:rFonts w:ascii="Times New Roman" w:hAnsi="Times New Roman" w:cs="Times New Roman"/>
          <w:sz w:val="24"/>
          <w:szCs w:val="24"/>
        </w:rPr>
        <w:t>flanking the gene</w:t>
      </w:r>
      <w:r w:rsidR="00240090" w:rsidRPr="0091427C">
        <w:rPr>
          <w:rFonts w:ascii="Times New Roman" w:hAnsi="Times New Roman" w:cs="Times New Roman"/>
          <w:sz w:val="24"/>
          <w:szCs w:val="24"/>
        </w:rPr>
        <w:t>:</w:t>
      </w:r>
      <w:r w:rsidR="00846FEB" w:rsidRPr="0091427C">
        <w:rPr>
          <w:rFonts w:ascii="Times New Roman" w:hAnsi="Times New Roman" w:cs="Times New Roman"/>
          <w:sz w:val="24"/>
          <w:szCs w:val="24"/>
        </w:rPr>
        <w:t xml:space="preserve"> 1F/R</w:t>
      </w:r>
      <w:r w:rsidR="00870931" w:rsidRPr="0091427C">
        <w:rPr>
          <w:rFonts w:ascii="Times New Roman" w:hAnsi="Times New Roman" w:cs="Times New Roman"/>
          <w:sz w:val="24"/>
          <w:szCs w:val="24"/>
        </w:rPr>
        <w:t xml:space="preserve"> and </w:t>
      </w:r>
      <w:r w:rsidR="00846FEB" w:rsidRPr="0091427C">
        <w:rPr>
          <w:rFonts w:ascii="Times New Roman" w:hAnsi="Times New Roman" w:cs="Times New Roman"/>
          <w:sz w:val="24"/>
          <w:szCs w:val="24"/>
        </w:rPr>
        <w:t>2</w:t>
      </w:r>
      <w:r w:rsidR="00870931" w:rsidRPr="0091427C">
        <w:rPr>
          <w:rFonts w:ascii="Times New Roman" w:hAnsi="Times New Roman" w:cs="Times New Roman"/>
          <w:sz w:val="24"/>
          <w:szCs w:val="24"/>
        </w:rPr>
        <w:t>F/R</w:t>
      </w:r>
      <w:r w:rsidR="00846FEB" w:rsidRPr="0091427C">
        <w:rPr>
          <w:rFonts w:ascii="Times New Roman" w:hAnsi="Times New Roman" w:cs="Times New Roman"/>
          <w:sz w:val="24"/>
          <w:szCs w:val="24"/>
        </w:rPr>
        <w:t xml:space="preserve"> and internal: 3F/</w:t>
      </w:r>
      <w:proofErr w:type="gramStart"/>
      <w:r w:rsidR="00846FEB" w:rsidRPr="0091427C">
        <w:rPr>
          <w:rFonts w:ascii="Times New Roman" w:hAnsi="Times New Roman" w:cs="Times New Roman"/>
          <w:sz w:val="24"/>
          <w:szCs w:val="24"/>
        </w:rPr>
        <w:t>R;</w:t>
      </w:r>
      <w:proofErr w:type="gramEnd"/>
      <w:r w:rsidR="00AD4C95" w:rsidRPr="0091427C">
        <w:rPr>
          <w:rFonts w:ascii="Times New Roman" w:hAnsi="Times New Roman" w:cs="Times New Roman"/>
          <w:sz w:val="24"/>
          <w:szCs w:val="24"/>
        </w:rPr>
        <w:t>)</w:t>
      </w:r>
      <w:r w:rsidR="009F6745" w:rsidRPr="0091427C">
        <w:rPr>
          <w:rFonts w:ascii="Times New Roman" w:hAnsi="Times New Roman" w:cs="Times New Roman"/>
          <w:sz w:val="24"/>
          <w:szCs w:val="24"/>
        </w:rPr>
        <w:t xml:space="preserve"> </w:t>
      </w:r>
      <w:r w:rsidR="006A5A4F" w:rsidRPr="0091427C">
        <w:rPr>
          <w:rFonts w:ascii="Times New Roman" w:hAnsi="Times New Roman" w:cs="Times New Roman"/>
          <w:sz w:val="24"/>
          <w:szCs w:val="24"/>
        </w:rPr>
        <w:fldChar w:fldCharType="begin">
          <w:fldData xml:space="preserve">PEVuZE5vdGU+PENpdGU+PEF1dGhvcj5DYW5uYXRlbGxpPC9BdXRob3I+PFllYXI+MjAxNDwvWWVh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TY5Ni03MDM8L3BhZ2VzPjx2b2x1bWU+NTg8L3ZvbHVtZT48bnVtYmVyPjEwPC9udW1i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</w:fldData>
        </w:fldChar>
      </w:r>
      <w:r w:rsidR="00EB5E4F" w:rsidRPr="0091427C">
        <w:rPr>
          <w:rFonts w:ascii="Times New Roman" w:hAnsi="Times New Roman" w:cs="Times New Roman"/>
          <w:sz w:val="24"/>
          <w:szCs w:val="24"/>
        </w:rPr>
        <w:instrText xml:space="preserve"> ADDIN EN.CITE </w:instrText>
      </w:r>
      <w:r w:rsidR="00EB5E4F" w:rsidRPr="0091427C">
        <w:rPr>
          <w:rFonts w:ascii="Times New Roman" w:hAnsi="Times New Roman" w:cs="Times New Roman"/>
          <w:sz w:val="24"/>
          <w:szCs w:val="24"/>
        </w:rPr>
        <w:fldChar w:fldCharType="begin">
          <w:fldData xml:space="preserve">PEVuZE5vdGU+PENpdGU+PEF1dGhvcj5DYW5uYXRlbGxpPC9BdXRob3I+PFllYXI+MjAxNDwvWWVh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TY5Ni03MDM8L3BhZ2VzPjx2b2x1bWU+NTg8L3ZvbHVtZT48bnVtYmVyPjEwPC9udW1i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</w:fldData>
        </w:fldChar>
      </w:r>
      <w:r w:rsidR="00EB5E4F" w:rsidRPr="0091427C">
        <w:rPr>
          <w:rFonts w:ascii="Times New Roman" w:hAnsi="Times New Roman" w:cs="Times New Roman"/>
          <w:sz w:val="24"/>
          <w:szCs w:val="24"/>
        </w:rPr>
        <w:instrText xml:space="preserve"> ADDIN EN.CITE.DATA </w:instrText>
      </w:r>
      <w:r w:rsidR="00EB5E4F" w:rsidRPr="0091427C">
        <w:rPr>
          <w:rFonts w:ascii="Times New Roman" w:hAnsi="Times New Roman" w:cs="Times New Roman"/>
          <w:sz w:val="24"/>
          <w:szCs w:val="24"/>
        </w:rPr>
      </w:r>
      <w:r w:rsidR="00EB5E4F" w:rsidRPr="0091427C">
        <w:rPr>
          <w:rFonts w:ascii="Times New Roman" w:hAnsi="Times New Roman" w:cs="Times New Roman"/>
          <w:sz w:val="24"/>
          <w:szCs w:val="24"/>
        </w:rPr>
        <w:fldChar w:fldCharType="end"/>
      </w:r>
      <w:r w:rsidR="006A5A4F" w:rsidRPr="0091427C">
        <w:rPr>
          <w:rFonts w:ascii="Times New Roman" w:hAnsi="Times New Roman" w:cs="Times New Roman"/>
          <w:sz w:val="24"/>
          <w:szCs w:val="24"/>
        </w:rPr>
      </w:r>
      <w:r w:rsidR="006A5A4F" w:rsidRPr="0091427C">
        <w:rPr>
          <w:rFonts w:ascii="Times New Roman" w:hAnsi="Times New Roman" w:cs="Times New Roman"/>
          <w:sz w:val="24"/>
          <w:szCs w:val="24"/>
        </w:rPr>
        <w:fldChar w:fldCharType="separate"/>
      </w:r>
      <w:r w:rsidR="00EB5E4F" w:rsidRPr="0091427C">
        <w:rPr>
          <w:rFonts w:ascii="Times New Roman" w:hAnsi="Times New Roman" w:cs="Times New Roman"/>
          <w:sz w:val="24"/>
          <w:szCs w:val="24"/>
        </w:rPr>
        <w:t>[</w:t>
      </w:r>
      <w:hyperlink w:anchor="_ENREF_3" w:tooltip="Cannatelli, 2014 #7" w:history="1">
        <w:r w:rsidR="00E250BC" w:rsidRPr="0091427C">
          <w:rPr>
            <w:rFonts w:ascii="Times New Roman" w:hAnsi="Times New Roman" w:cs="Times New Roman"/>
            <w:sz w:val="24"/>
            <w:szCs w:val="24"/>
          </w:rPr>
          <w:t>3</w:t>
        </w:r>
      </w:hyperlink>
      <w:r w:rsidR="00EB5E4F" w:rsidRPr="0091427C">
        <w:rPr>
          <w:rFonts w:ascii="Times New Roman" w:hAnsi="Times New Roman" w:cs="Times New Roman"/>
          <w:sz w:val="24"/>
          <w:szCs w:val="24"/>
        </w:rPr>
        <w:t>]</w:t>
      </w:r>
      <w:r w:rsidR="006A5A4F" w:rsidRPr="0091427C">
        <w:rPr>
          <w:rFonts w:ascii="Times New Roman" w:hAnsi="Times New Roman" w:cs="Times New Roman"/>
          <w:sz w:val="24"/>
          <w:szCs w:val="24"/>
        </w:rPr>
        <w:fldChar w:fldCharType="end"/>
      </w:r>
      <w:r w:rsidR="00AD4C95" w:rsidRPr="0091427C">
        <w:rPr>
          <w:rFonts w:ascii="Times New Roman" w:hAnsi="Times New Roman" w:cs="Times New Roman"/>
          <w:sz w:val="24"/>
          <w:szCs w:val="24"/>
        </w:rPr>
        <w:t>, but</w:t>
      </w:r>
      <w:r w:rsidR="000070FA" w:rsidRPr="0091427C">
        <w:rPr>
          <w:rFonts w:ascii="Times New Roman" w:hAnsi="Times New Roman" w:cs="Times New Roman"/>
          <w:sz w:val="24"/>
          <w:szCs w:val="24"/>
        </w:rPr>
        <w:t xml:space="preserve"> </w:t>
      </w:r>
      <w:r w:rsidR="00576BD0" w:rsidRPr="0091427C">
        <w:rPr>
          <w:rFonts w:ascii="Times New Roman" w:hAnsi="Times New Roman" w:cs="Times New Roman"/>
          <w:sz w:val="24"/>
          <w:szCs w:val="24"/>
        </w:rPr>
        <w:t>no</w:t>
      </w:r>
      <w:r w:rsidR="00516E4D" w:rsidRPr="0091427C">
        <w:rPr>
          <w:rFonts w:ascii="Times New Roman" w:hAnsi="Times New Roman" w:cs="Times New Roman"/>
          <w:sz w:val="24"/>
          <w:szCs w:val="24"/>
        </w:rPr>
        <w:t xml:space="preserve"> </w:t>
      </w:r>
      <w:r w:rsidR="000070FA" w:rsidRPr="0091427C">
        <w:rPr>
          <w:rFonts w:ascii="Times New Roman" w:hAnsi="Times New Roman" w:cs="Times New Roman"/>
          <w:sz w:val="24"/>
          <w:szCs w:val="24"/>
        </w:rPr>
        <w:t>amplification</w:t>
      </w:r>
      <w:r w:rsidR="00F9519D" w:rsidRPr="0091427C">
        <w:rPr>
          <w:rFonts w:ascii="Times New Roman" w:hAnsi="Times New Roman" w:cs="Times New Roman"/>
          <w:sz w:val="24"/>
          <w:szCs w:val="24"/>
        </w:rPr>
        <w:t>s</w:t>
      </w:r>
      <w:r w:rsidR="0058752D" w:rsidRPr="0091427C">
        <w:rPr>
          <w:rFonts w:ascii="Times New Roman" w:hAnsi="Times New Roman" w:cs="Times New Roman"/>
          <w:sz w:val="24"/>
          <w:szCs w:val="24"/>
        </w:rPr>
        <w:t xml:space="preserve"> </w:t>
      </w:r>
      <w:r w:rsidR="00F9519D" w:rsidRPr="0091427C">
        <w:rPr>
          <w:rFonts w:ascii="Times New Roman" w:hAnsi="Times New Roman" w:cs="Times New Roman"/>
          <w:sz w:val="24"/>
          <w:szCs w:val="24"/>
        </w:rPr>
        <w:t>were</w:t>
      </w:r>
      <w:r w:rsidR="00576BD0" w:rsidRPr="0091427C">
        <w:rPr>
          <w:rFonts w:ascii="Times New Roman" w:hAnsi="Times New Roman" w:cs="Times New Roman"/>
          <w:sz w:val="24"/>
          <w:szCs w:val="24"/>
        </w:rPr>
        <w:t xml:space="preserve"> obtained</w:t>
      </w:r>
      <w:r w:rsidR="00023CA5" w:rsidRPr="0091427C">
        <w:rPr>
          <w:rFonts w:ascii="Times New Roman" w:hAnsi="Times New Roman" w:cs="Times New Roman"/>
          <w:sz w:val="24"/>
          <w:szCs w:val="24"/>
        </w:rPr>
        <w:t>.</w:t>
      </w:r>
      <w:r w:rsidR="003F2BD2" w:rsidRPr="0091427C">
        <w:rPr>
          <w:rFonts w:ascii="Times New Roman" w:hAnsi="Times New Roman" w:cs="Times New Roman"/>
          <w:sz w:val="24"/>
          <w:szCs w:val="24"/>
        </w:rPr>
        <w:t xml:space="preserve"> </w:t>
      </w:r>
      <w:r w:rsidR="00CF127E" w:rsidRPr="0091427C">
        <w:rPr>
          <w:rFonts w:ascii="Times New Roman" w:hAnsi="Times New Roman" w:cs="Times New Roman"/>
          <w:sz w:val="24"/>
          <w:szCs w:val="24"/>
        </w:rPr>
        <w:t>As anticipated, t</w:t>
      </w:r>
      <w:r w:rsidR="009B1AF4" w:rsidRPr="0091427C">
        <w:rPr>
          <w:rFonts w:ascii="Times New Roman" w:hAnsi="Times New Roman" w:cs="Times New Roman"/>
          <w:sz w:val="24"/>
          <w:szCs w:val="24"/>
        </w:rPr>
        <w:t>his phenomenon was already observed</w:t>
      </w:r>
      <w:r w:rsidR="009A4BCF" w:rsidRPr="0091427C">
        <w:rPr>
          <w:rFonts w:ascii="Times New Roman" w:hAnsi="Times New Roman" w:cs="Times New Roman"/>
          <w:sz w:val="24"/>
          <w:szCs w:val="24"/>
        </w:rPr>
        <w:t>,</w:t>
      </w:r>
      <w:r w:rsidR="009B1AF4" w:rsidRPr="0091427C">
        <w:rPr>
          <w:rFonts w:ascii="Times New Roman" w:hAnsi="Times New Roman" w:cs="Times New Roman"/>
          <w:sz w:val="24"/>
          <w:szCs w:val="24"/>
        </w:rPr>
        <w:t xml:space="preserve"> </w:t>
      </w:r>
      <w:r w:rsidR="00F763AD" w:rsidRPr="0091427C">
        <w:rPr>
          <w:rFonts w:ascii="Times New Roman" w:hAnsi="Times New Roman" w:cs="Times New Roman"/>
          <w:sz w:val="24"/>
          <w:szCs w:val="24"/>
        </w:rPr>
        <w:t xml:space="preserve">but </w:t>
      </w:r>
      <w:r w:rsidR="00657F02" w:rsidRPr="0091427C">
        <w:rPr>
          <w:rFonts w:ascii="Times New Roman" w:hAnsi="Times New Roman" w:cs="Times New Roman"/>
          <w:sz w:val="24"/>
          <w:szCs w:val="24"/>
        </w:rPr>
        <w:t xml:space="preserve">not </w:t>
      </w:r>
      <w:r w:rsidR="00F763AD" w:rsidRPr="0091427C">
        <w:rPr>
          <w:rFonts w:ascii="Times New Roman" w:hAnsi="Times New Roman" w:cs="Times New Roman"/>
          <w:sz w:val="24"/>
          <w:szCs w:val="24"/>
        </w:rPr>
        <w:t>further explored</w:t>
      </w:r>
      <w:r w:rsidR="00716F18" w:rsidRPr="0091427C">
        <w:rPr>
          <w:rFonts w:ascii="Times New Roman" w:hAnsi="Times New Roman" w:cs="Times New Roman"/>
          <w:sz w:val="24"/>
          <w:szCs w:val="24"/>
        </w:rPr>
        <w:t xml:space="preserve"> </w:t>
      </w:r>
      <w:r w:rsidR="000265CA" w:rsidRPr="0091427C">
        <w:rPr>
          <w:rFonts w:ascii="Times New Roman" w:hAnsi="Times New Roman" w:cs="Times New Roman"/>
          <w:sz w:val="24"/>
          <w:szCs w:val="24"/>
        </w:rPr>
        <w:t>with</w:t>
      </w:r>
      <w:r w:rsidR="00716F18" w:rsidRPr="0091427C">
        <w:rPr>
          <w:rFonts w:ascii="Times New Roman" w:hAnsi="Times New Roman" w:cs="Times New Roman"/>
          <w:sz w:val="24"/>
          <w:szCs w:val="24"/>
        </w:rPr>
        <w:t xml:space="preserve"> whole genome sequencing (WGS)</w:t>
      </w:r>
      <w:r w:rsidR="00B85331" w:rsidRPr="0091427C">
        <w:rPr>
          <w:rFonts w:ascii="Times New Roman" w:hAnsi="Times New Roman" w:cs="Times New Roman"/>
          <w:sz w:val="24"/>
          <w:szCs w:val="24"/>
        </w:rPr>
        <w:t xml:space="preserve"> </w:t>
      </w:r>
      <w:r w:rsidR="00B85331" w:rsidRPr="0091427C">
        <w:rPr>
          <w:rFonts w:ascii="Times New Roman" w:hAnsi="Times New Roman" w:cs="Times New Roman"/>
          <w:sz w:val="24"/>
          <w:szCs w:val="24"/>
        </w:rPr>
        <w:fldChar w:fldCharType="begin">
          <w:fldData xml:space="preserve">PEVuZE5vdGU+PENpdGU+PEF1dGhvcj5PbGFpdGFuPC9BdXRob3I+PFllYXI+MjAxNDwvWWVhcj48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yOTA5LTEzPC9wYWdlcz48dm9sdW1lPjU5PC92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</w:fldData>
        </w:fldChar>
      </w:r>
      <w:r w:rsidR="00EB5E4F" w:rsidRPr="0091427C">
        <w:rPr>
          <w:rFonts w:ascii="Times New Roman" w:hAnsi="Times New Roman" w:cs="Times New Roman"/>
          <w:sz w:val="24"/>
          <w:szCs w:val="24"/>
        </w:rPr>
        <w:instrText xml:space="preserve"> ADDIN EN.CITE </w:instrText>
      </w:r>
      <w:r w:rsidR="00EB5E4F" w:rsidRPr="0091427C">
        <w:rPr>
          <w:rFonts w:ascii="Times New Roman" w:hAnsi="Times New Roman" w:cs="Times New Roman"/>
          <w:sz w:val="24"/>
          <w:szCs w:val="24"/>
        </w:rPr>
        <w:fldChar w:fldCharType="begin">
          <w:fldData xml:space="preserve">PEVuZE5vdGU+PENpdGU+PEF1dGhvcj5PbGFpdGFuPC9BdXRob3I+PFllYXI+MjAxNDwvWWVhcj48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</w:fldData>
        </w:fldChar>
      </w:r>
      <w:r w:rsidR="00EB5E4F" w:rsidRPr="0091427C">
        <w:rPr>
          <w:rFonts w:ascii="Times New Roman" w:hAnsi="Times New Roman" w:cs="Times New Roman"/>
          <w:sz w:val="24"/>
          <w:szCs w:val="24"/>
        </w:rPr>
        <w:instrText xml:space="preserve"> ADDIN EN.CITE.DATA </w:instrText>
      </w:r>
      <w:r w:rsidR="00EB5E4F" w:rsidRPr="0091427C">
        <w:rPr>
          <w:rFonts w:ascii="Times New Roman" w:hAnsi="Times New Roman" w:cs="Times New Roman"/>
          <w:sz w:val="24"/>
          <w:szCs w:val="24"/>
        </w:rPr>
      </w:r>
      <w:r w:rsidR="00EB5E4F" w:rsidRPr="0091427C">
        <w:rPr>
          <w:rFonts w:ascii="Times New Roman" w:hAnsi="Times New Roman" w:cs="Times New Roman"/>
          <w:sz w:val="24"/>
          <w:szCs w:val="24"/>
        </w:rPr>
        <w:fldChar w:fldCharType="end"/>
      </w:r>
      <w:r w:rsidR="00B85331" w:rsidRPr="0091427C">
        <w:rPr>
          <w:rFonts w:ascii="Times New Roman" w:hAnsi="Times New Roman" w:cs="Times New Roman"/>
          <w:sz w:val="24"/>
          <w:szCs w:val="24"/>
        </w:rPr>
      </w:r>
      <w:r w:rsidR="00B85331" w:rsidRPr="0091427C">
        <w:rPr>
          <w:rFonts w:ascii="Times New Roman" w:hAnsi="Times New Roman" w:cs="Times New Roman"/>
          <w:sz w:val="24"/>
          <w:szCs w:val="24"/>
        </w:rPr>
        <w:fldChar w:fldCharType="separate"/>
      </w:r>
      <w:r w:rsidR="00EB5E4F" w:rsidRPr="0091427C">
        <w:rPr>
          <w:rFonts w:ascii="Times New Roman" w:hAnsi="Times New Roman" w:cs="Times New Roman"/>
          <w:sz w:val="24"/>
          <w:szCs w:val="24"/>
        </w:rPr>
        <w:t>[</w:t>
      </w:r>
      <w:hyperlink w:anchor="_ENREF_2" w:tooltip="Olaitan, 2014 #31" w:history="1">
        <w:r w:rsidR="00E250BC" w:rsidRPr="0091427C">
          <w:rPr>
            <w:rFonts w:ascii="Times New Roman" w:hAnsi="Times New Roman" w:cs="Times New Roman"/>
            <w:sz w:val="24"/>
            <w:szCs w:val="24"/>
          </w:rPr>
          <w:t>2-4</w:t>
        </w:r>
      </w:hyperlink>
      <w:r w:rsidR="00EB5E4F" w:rsidRPr="0091427C">
        <w:rPr>
          <w:rFonts w:ascii="Times New Roman" w:hAnsi="Times New Roman" w:cs="Times New Roman"/>
          <w:sz w:val="24"/>
          <w:szCs w:val="24"/>
        </w:rPr>
        <w:t>]</w:t>
      </w:r>
      <w:r w:rsidR="00B85331" w:rsidRPr="0091427C">
        <w:rPr>
          <w:rFonts w:ascii="Times New Roman" w:hAnsi="Times New Roman" w:cs="Times New Roman"/>
          <w:sz w:val="24"/>
          <w:szCs w:val="24"/>
        </w:rPr>
        <w:fldChar w:fldCharType="end"/>
      </w:r>
      <w:r w:rsidR="00F763AD" w:rsidRPr="0091427C">
        <w:rPr>
          <w:rFonts w:ascii="Times New Roman" w:hAnsi="Times New Roman" w:cs="Times New Roman"/>
          <w:sz w:val="24"/>
          <w:szCs w:val="24"/>
        </w:rPr>
        <w:t>.</w:t>
      </w:r>
      <w:r w:rsidR="009B5522" w:rsidRPr="0091427C">
        <w:rPr>
          <w:rFonts w:ascii="Times New Roman" w:hAnsi="Times New Roman" w:cs="Times New Roman"/>
          <w:sz w:val="24"/>
          <w:szCs w:val="24"/>
        </w:rPr>
        <w:t xml:space="preserve"> </w:t>
      </w:r>
      <w:r w:rsidR="00AF2A18" w:rsidRPr="0091427C">
        <w:rPr>
          <w:rFonts w:ascii="Times New Roman" w:hAnsi="Times New Roman" w:cs="Times New Roman"/>
          <w:sz w:val="24"/>
          <w:szCs w:val="24"/>
        </w:rPr>
        <w:t>Using primers 1F/R, o</w:t>
      </w:r>
      <w:r w:rsidR="00716F18" w:rsidRPr="0091427C">
        <w:rPr>
          <w:rFonts w:ascii="Times New Roman" w:hAnsi="Times New Roman" w:cs="Times New Roman"/>
          <w:sz w:val="24"/>
          <w:szCs w:val="24"/>
        </w:rPr>
        <w:t xml:space="preserve">nly Cannatelli </w:t>
      </w:r>
      <w:r w:rsidR="00716F18" w:rsidRPr="0091427C">
        <w:rPr>
          <w:rFonts w:ascii="Times New Roman" w:hAnsi="Times New Roman" w:cs="Times New Roman"/>
          <w:i/>
          <w:sz w:val="24"/>
          <w:szCs w:val="24"/>
        </w:rPr>
        <w:t>et al</w:t>
      </w:r>
      <w:r w:rsidR="00716F18" w:rsidRPr="0091427C">
        <w:rPr>
          <w:rFonts w:ascii="Times New Roman" w:hAnsi="Times New Roman" w:cs="Times New Roman"/>
          <w:sz w:val="24"/>
          <w:szCs w:val="24"/>
        </w:rPr>
        <w:t xml:space="preserve">. </w:t>
      </w:r>
      <w:r w:rsidR="0091427C" w:rsidRPr="0091427C">
        <w:rPr>
          <w:rFonts w:ascii="Times New Roman" w:hAnsi="Times New Roman" w:cs="Times New Roman"/>
          <w:sz w:val="24"/>
          <w:szCs w:val="24"/>
        </w:rPr>
        <w:t>could</w:t>
      </w:r>
      <w:r w:rsidR="00716F18" w:rsidRPr="0091427C">
        <w:rPr>
          <w:rFonts w:ascii="Times New Roman" w:hAnsi="Times New Roman" w:cs="Times New Roman"/>
          <w:sz w:val="24"/>
          <w:szCs w:val="24"/>
        </w:rPr>
        <w:t xml:space="preserve"> </w:t>
      </w:r>
      <w:r w:rsidR="0080093F" w:rsidRPr="0091427C">
        <w:rPr>
          <w:rFonts w:ascii="Times New Roman" w:hAnsi="Times New Roman" w:cs="Times New Roman"/>
          <w:sz w:val="24"/>
          <w:szCs w:val="24"/>
        </w:rPr>
        <w:t>detect</w:t>
      </w:r>
      <w:r w:rsidR="00986F2E" w:rsidRPr="0091427C">
        <w:rPr>
          <w:rFonts w:ascii="Times New Roman" w:hAnsi="Times New Roman" w:cs="Times New Roman"/>
          <w:sz w:val="24"/>
          <w:szCs w:val="24"/>
        </w:rPr>
        <w:t xml:space="preserve"> </w:t>
      </w:r>
      <w:r w:rsidR="00716F18" w:rsidRPr="0091427C">
        <w:rPr>
          <w:rFonts w:ascii="Times New Roman" w:hAnsi="Times New Roman" w:cs="Times New Roman"/>
          <w:sz w:val="24"/>
          <w:szCs w:val="24"/>
        </w:rPr>
        <w:t>a Δ</w:t>
      </w:r>
      <w:r w:rsidR="00716F18" w:rsidRPr="0091427C">
        <w:rPr>
          <w:rFonts w:ascii="Times New Roman" w:hAnsi="Times New Roman" w:cs="Times New Roman"/>
          <w:i/>
          <w:sz w:val="24"/>
          <w:szCs w:val="24"/>
        </w:rPr>
        <w:t>mgrB</w:t>
      </w:r>
      <w:r w:rsidR="00716F18" w:rsidRPr="0091427C">
        <w:rPr>
          <w:rFonts w:ascii="Times New Roman" w:hAnsi="Times New Roman" w:cs="Times New Roman"/>
          <w:sz w:val="24"/>
          <w:szCs w:val="24"/>
        </w:rPr>
        <w:t xml:space="preserve"> locus of </w:t>
      </w:r>
      <w:r w:rsidR="001B11D3" w:rsidRPr="0091427C">
        <w:rPr>
          <w:rFonts w:ascii="Times New Roman" w:hAnsi="Times New Roman" w:cs="Times New Roman"/>
          <w:sz w:val="24"/>
          <w:szCs w:val="24"/>
        </w:rPr>
        <w:t>1</w:t>
      </w:r>
      <w:r w:rsidR="00F9519D" w:rsidRPr="0091427C">
        <w:rPr>
          <w:rFonts w:ascii="Times New Roman" w:hAnsi="Times New Roman" w:cs="Times New Roman"/>
          <w:sz w:val="24"/>
          <w:szCs w:val="24"/>
        </w:rPr>
        <w:t>’</w:t>
      </w:r>
      <w:r w:rsidR="001B11D3" w:rsidRPr="0091427C">
        <w:rPr>
          <w:rFonts w:ascii="Times New Roman" w:hAnsi="Times New Roman" w:cs="Times New Roman"/>
          <w:sz w:val="24"/>
          <w:szCs w:val="24"/>
        </w:rPr>
        <w:t xml:space="preserve">142 </w:t>
      </w:r>
      <w:r w:rsidR="00716F18" w:rsidRPr="0091427C">
        <w:rPr>
          <w:rFonts w:ascii="Times New Roman" w:hAnsi="Times New Roman" w:cs="Times New Roman"/>
          <w:sz w:val="24"/>
          <w:szCs w:val="24"/>
        </w:rPr>
        <w:t xml:space="preserve">bp (from </w:t>
      </w:r>
      <w:r w:rsidR="005F5E0F" w:rsidRPr="0091427C">
        <w:rPr>
          <w:rFonts w:ascii="Times New Roman" w:hAnsi="Times New Roman" w:cs="Times New Roman"/>
          <w:sz w:val="24"/>
          <w:szCs w:val="24"/>
        </w:rPr>
        <w:t xml:space="preserve">nucleotides </w:t>
      </w:r>
      <w:r w:rsidR="00716F18" w:rsidRPr="0091427C">
        <w:rPr>
          <w:rFonts w:ascii="Times New Roman" w:hAnsi="Times New Roman" w:cs="Times New Roman"/>
          <w:sz w:val="24"/>
          <w:szCs w:val="24"/>
        </w:rPr>
        <w:t>-400 to 599</w:t>
      </w:r>
      <w:r w:rsidR="005F5E0F" w:rsidRPr="0091427C">
        <w:rPr>
          <w:rFonts w:ascii="Times New Roman" w:hAnsi="Times New Roman" w:cs="Times New Roman"/>
          <w:sz w:val="24"/>
          <w:szCs w:val="24"/>
        </w:rPr>
        <w:t xml:space="preserve"> respectively to </w:t>
      </w:r>
      <w:r w:rsidR="00284A23" w:rsidRPr="0091427C">
        <w:rPr>
          <w:rFonts w:ascii="Times New Roman" w:hAnsi="Times New Roman" w:cs="Times New Roman"/>
          <w:sz w:val="24"/>
          <w:szCs w:val="24"/>
        </w:rPr>
        <w:t xml:space="preserve">the </w:t>
      </w:r>
      <w:r w:rsidR="005F5E0F" w:rsidRPr="0091427C">
        <w:rPr>
          <w:rFonts w:ascii="Times New Roman" w:hAnsi="Times New Roman" w:cs="Times New Roman"/>
          <w:i/>
          <w:sz w:val="24"/>
          <w:szCs w:val="24"/>
        </w:rPr>
        <w:t>mgrB</w:t>
      </w:r>
      <w:r w:rsidR="00716F18" w:rsidRPr="0091427C">
        <w:rPr>
          <w:rFonts w:ascii="Times New Roman" w:hAnsi="Times New Roman" w:cs="Times New Roman"/>
          <w:sz w:val="24"/>
          <w:szCs w:val="24"/>
        </w:rPr>
        <w:t xml:space="preserve">) </w:t>
      </w:r>
      <w:r w:rsidR="00986F2E" w:rsidRPr="0091427C">
        <w:rPr>
          <w:rFonts w:ascii="Times New Roman" w:hAnsi="Times New Roman" w:cs="Times New Roman"/>
          <w:sz w:val="24"/>
          <w:szCs w:val="24"/>
        </w:rPr>
        <w:t xml:space="preserve">in a unique </w:t>
      </w:r>
      <w:r w:rsidR="00986F2E" w:rsidRPr="0091427C">
        <w:rPr>
          <w:rFonts w:ascii="Times New Roman" w:hAnsi="Times New Roman" w:cs="Times New Roman"/>
          <w:i/>
          <w:sz w:val="24"/>
          <w:szCs w:val="24"/>
        </w:rPr>
        <w:t>K. pneumoniae</w:t>
      </w:r>
      <w:r w:rsidR="00986F2E" w:rsidRPr="0091427C">
        <w:rPr>
          <w:rFonts w:ascii="Times New Roman" w:hAnsi="Times New Roman" w:cs="Times New Roman"/>
          <w:sz w:val="24"/>
          <w:szCs w:val="24"/>
        </w:rPr>
        <w:t xml:space="preserve"> </w:t>
      </w:r>
      <w:r w:rsidR="00033CA6" w:rsidRPr="0091427C">
        <w:rPr>
          <w:rFonts w:ascii="Times New Roman" w:hAnsi="Times New Roman" w:cs="Times New Roman"/>
          <w:sz w:val="24"/>
          <w:szCs w:val="24"/>
        </w:rPr>
        <w:t xml:space="preserve">isolate </w:t>
      </w:r>
      <w:r w:rsidR="00716F18" w:rsidRPr="0091427C">
        <w:rPr>
          <w:rFonts w:ascii="Times New Roman" w:hAnsi="Times New Roman" w:cs="Times New Roman"/>
          <w:sz w:val="24"/>
          <w:szCs w:val="24"/>
        </w:rPr>
        <w:fldChar w:fldCharType="begin">
          <w:fldData xml:space="preserve">PEVuZE5vdGU+PENpdGU+PEF1dGhvcj5DYW5uYXRlbGxpPC9BdXRob3I+PFllYXI+MjAxNDwvWWVh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TY5Ni03MDM8L3BhZ2VzPjx2b2x1bWU+NTg8L3ZvbHVtZT48bnVtYmVyPjEwPC9udW1i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</w:fldData>
        </w:fldChar>
      </w:r>
      <w:r w:rsidR="00EB5E4F" w:rsidRPr="0091427C">
        <w:rPr>
          <w:rFonts w:ascii="Times New Roman" w:hAnsi="Times New Roman" w:cs="Times New Roman"/>
          <w:sz w:val="24"/>
          <w:szCs w:val="24"/>
        </w:rPr>
        <w:instrText xml:space="preserve"> ADDIN EN.CITE </w:instrText>
      </w:r>
      <w:r w:rsidR="00EB5E4F" w:rsidRPr="0091427C">
        <w:rPr>
          <w:rFonts w:ascii="Times New Roman" w:hAnsi="Times New Roman" w:cs="Times New Roman"/>
          <w:sz w:val="24"/>
          <w:szCs w:val="24"/>
        </w:rPr>
        <w:fldChar w:fldCharType="begin">
          <w:fldData xml:space="preserve">PEVuZE5vdGU+PENpdGU+PEF1dGhvcj5DYW5uYXRlbGxpPC9BdXRob3I+PFllYXI+MjAxNDwvWWVh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TY5Ni03MDM8L3BhZ2VzPjx2b2x1bWU+NTg8L3ZvbHVtZT48bnVtYmVyPjEwPC9udW1i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</w:fldData>
        </w:fldChar>
      </w:r>
      <w:r w:rsidR="00EB5E4F" w:rsidRPr="0091427C">
        <w:rPr>
          <w:rFonts w:ascii="Times New Roman" w:hAnsi="Times New Roman" w:cs="Times New Roman"/>
          <w:sz w:val="24"/>
          <w:szCs w:val="24"/>
        </w:rPr>
        <w:instrText xml:space="preserve"> ADDIN EN.CITE.DATA </w:instrText>
      </w:r>
      <w:r w:rsidR="00EB5E4F" w:rsidRPr="0091427C">
        <w:rPr>
          <w:rFonts w:ascii="Times New Roman" w:hAnsi="Times New Roman" w:cs="Times New Roman"/>
          <w:sz w:val="24"/>
          <w:szCs w:val="24"/>
        </w:rPr>
      </w:r>
      <w:r w:rsidR="00EB5E4F" w:rsidRPr="0091427C">
        <w:rPr>
          <w:rFonts w:ascii="Times New Roman" w:hAnsi="Times New Roman" w:cs="Times New Roman"/>
          <w:sz w:val="24"/>
          <w:szCs w:val="24"/>
        </w:rPr>
        <w:fldChar w:fldCharType="end"/>
      </w:r>
      <w:r w:rsidR="00716F18" w:rsidRPr="0091427C">
        <w:rPr>
          <w:rFonts w:ascii="Times New Roman" w:hAnsi="Times New Roman" w:cs="Times New Roman"/>
          <w:sz w:val="24"/>
          <w:szCs w:val="24"/>
        </w:rPr>
      </w:r>
      <w:r w:rsidR="00716F18" w:rsidRPr="0091427C">
        <w:rPr>
          <w:rFonts w:ascii="Times New Roman" w:hAnsi="Times New Roman" w:cs="Times New Roman"/>
          <w:sz w:val="24"/>
          <w:szCs w:val="24"/>
        </w:rPr>
        <w:fldChar w:fldCharType="separate"/>
      </w:r>
      <w:r w:rsidR="00EB5E4F" w:rsidRPr="0091427C">
        <w:rPr>
          <w:rFonts w:ascii="Times New Roman" w:hAnsi="Times New Roman" w:cs="Times New Roman"/>
          <w:sz w:val="24"/>
          <w:szCs w:val="24"/>
        </w:rPr>
        <w:t>[</w:t>
      </w:r>
      <w:hyperlink w:anchor="_ENREF_3" w:tooltip="Cannatelli, 2014 #7" w:history="1">
        <w:r w:rsidR="00E250BC" w:rsidRPr="0091427C">
          <w:rPr>
            <w:rFonts w:ascii="Times New Roman" w:hAnsi="Times New Roman" w:cs="Times New Roman"/>
            <w:sz w:val="24"/>
            <w:szCs w:val="24"/>
          </w:rPr>
          <w:t>3</w:t>
        </w:r>
      </w:hyperlink>
      <w:r w:rsidR="00EB5E4F" w:rsidRPr="0091427C">
        <w:rPr>
          <w:rFonts w:ascii="Times New Roman" w:hAnsi="Times New Roman" w:cs="Times New Roman"/>
          <w:sz w:val="24"/>
          <w:szCs w:val="24"/>
        </w:rPr>
        <w:t>]</w:t>
      </w:r>
      <w:r w:rsidR="00716F18" w:rsidRPr="0091427C">
        <w:rPr>
          <w:rFonts w:ascii="Times New Roman" w:hAnsi="Times New Roman" w:cs="Times New Roman"/>
          <w:sz w:val="24"/>
          <w:szCs w:val="24"/>
        </w:rPr>
        <w:fldChar w:fldCharType="end"/>
      </w:r>
      <w:r w:rsidR="00716F18" w:rsidRPr="0091427C">
        <w:rPr>
          <w:rFonts w:ascii="Times New Roman" w:hAnsi="Times New Roman" w:cs="Times New Roman"/>
          <w:sz w:val="24"/>
          <w:szCs w:val="24"/>
        </w:rPr>
        <w:t xml:space="preserve">.    </w:t>
      </w:r>
    </w:p>
    <w:p w:rsidR="00B23E48" w:rsidRPr="0091427C" w:rsidRDefault="00100F97" w:rsidP="00C313F3">
      <w:pPr>
        <w:spacing w:after="0" w:line="480" w:lineRule="auto"/>
        <w:jc w:val="both"/>
        <w:rPr>
          <w:rFonts w:ascii="Times New Roman" w:hAnsi="Times New Roman" w:cs="Times New Roman"/>
          <w:sz w:val="24"/>
          <w:szCs w:val="24"/>
        </w:rPr>
      </w:pPr>
      <w:r w:rsidRPr="0091427C">
        <w:rPr>
          <w:rFonts w:ascii="Times New Roman" w:hAnsi="Times New Roman" w:cs="Times New Roman"/>
          <w:sz w:val="24"/>
          <w:szCs w:val="24"/>
        </w:rPr>
        <w:t>To decipher the underl</w:t>
      </w:r>
      <w:r w:rsidR="0091427C" w:rsidRPr="0091427C">
        <w:rPr>
          <w:rFonts w:ascii="Times New Roman" w:hAnsi="Times New Roman" w:cs="Times New Roman"/>
          <w:sz w:val="24"/>
          <w:szCs w:val="24"/>
        </w:rPr>
        <w:t>y</w:t>
      </w:r>
      <w:r w:rsidRPr="0091427C">
        <w:rPr>
          <w:rFonts w:ascii="Times New Roman" w:hAnsi="Times New Roman" w:cs="Times New Roman"/>
          <w:sz w:val="24"/>
          <w:szCs w:val="24"/>
        </w:rPr>
        <w:t xml:space="preserve">ing molecular mechanism of colistin resistance, </w:t>
      </w:r>
      <w:r w:rsidR="00F763AD" w:rsidRPr="0091427C">
        <w:rPr>
          <w:rFonts w:ascii="Times New Roman" w:hAnsi="Times New Roman" w:cs="Times New Roman"/>
          <w:sz w:val="24"/>
          <w:szCs w:val="24"/>
        </w:rPr>
        <w:t xml:space="preserve">96R-Kp underwent </w:t>
      </w:r>
      <w:r w:rsidR="00171A8B" w:rsidRPr="0091427C">
        <w:rPr>
          <w:rFonts w:ascii="Times New Roman" w:hAnsi="Times New Roman" w:cs="Times New Roman"/>
          <w:sz w:val="24"/>
          <w:szCs w:val="24"/>
        </w:rPr>
        <w:t>WGS</w:t>
      </w:r>
      <w:r w:rsidR="00F763AD" w:rsidRPr="0091427C">
        <w:rPr>
          <w:rFonts w:ascii="Times New Roman" w:hAnsi="Times New Roman" w:cs="Times New Roman"/>
          <w:sz w:val="24"/>
          <w:szCs w:val="24"/>
        </w:rPr>
        <w:t xml:space="preserve"> </w:t>
      </w:r>
      <w:r w:rsidR="001A0BFA" w:rsidRPr="0091427C">
        <w:rPr>
          <w:rFonts w:ascii="Times New Roman" w:hAnsi="Times New Roman" w:cs="Times New Roman"/>
          <w:sz w:val="24"/>
          <w:szCs w:val="24"/>
        </w:rPr>
        <w:t xml:space="preserve">with </w:t>
      </w:r>
      <w:r w:rsidR="00F763AD" w:rsidRPr="0091427C">
        <w:rPr>
          <w:rFonts w:ascii="Times New Roman" w:hAnsi="Times New Roman" w:cs="Times New Roman"/>
          <w:sz w:val="24"/>
          <w:szCs w:val="24"/>
        </w:rPr>
        <w:t>Illumina MiSeq</w:t>
      </w:r>
      <w:r w:rsidR="00202010" w:rsidRPr="0091427C">
        <w:rPr>
          <w:rFonts w:ascii="Times New Roman" w:hAnsi="Times New Roman" w:cs="Times New Roman"/>
          <w:sz w:val="24"/>
          <w:szCs w:val="24"/>
        </w:rPr>
        <w:t xml:space="preserve"> </w:t>
      </w:r>
      <w:r w:rsidR="0080093F" w:rsidRPr="0091427C">
        <w:rPr>
          <w:rFonts w:ascii="Times New Roman" w:hAnsi="Times New Roman" w:cs="Times New Roman"/>
          <w:sz w:val="24"/>
          <w:szCs w:val="24"/>
        </w:rPr>
        <w:t xml:space="preserve">and </w:t>
      </w:r>
      <w:r w:rsidR="0080093F" w:rsidRPr="0091427C">
        <w:rPr>
          <w:rFonts w:ascii="Times New Roman" w:hAnsi="Times New Roman" w:cs="Times New Roman"/>
          <w:i/>
          <w:sz w:val="24"/>
          <w:szCs w:val="24"/>
        </w:rPr>
        <w:t>de novo</w:t>
      </w:r>
      <w:r w:rsidR="0080093F" w:rsidRPr="0091427C">
        <w:rPr>
          <w:rFonts w:ascii="Times New Roman" w:hAnsi="Times New Roman" w:cs="Times New Roman"/>
          <w:sz w:val="24"/>
          <w:szCs w:val="24"/>
        </w:rPr>
        <w:t xml:space="preserve"> assembly was performed with </w:t>
      </w:r>
      <w:proofErr w:type="spellStart"/>
      <w:r w:rsidR="0080093F" w:rsidRPr="0091427C">
        <w:rPr>
          <w:rFonts w:ascii="Times New Roman" w:hAnsi="Times New Roman" w:cs="Times New Roman"/>
          <w:sz w:val="24"/>
          <w:szCs w:val="24"/>
        </w:rPr>
        <w:t>SPAdes</w:t>
      </w:r>
      <w:proofErr w:type="spellEnd"/>
      <w:r w:rsidR="0080093F" w:rsidRPr="0091427C">
        <w:rPr>
          <w:rFonts w:ascii="Times New Roman" w:hAnsi="Times New Roman" w:cs="Times New Roman"/>
          <w:sz w:val="24"/>
          <w:szCs w:val="24"/>
        </w:rPr>
        <w:t xml:space="preserve"> v3.9.0 (GenBank</w:t>
      </w:r>
      <w:r w:rsidR="00CA1ACB" w:rsidRPr="0091427C">
        <w:rPr>
          <w:rFonts w:ascii="Times New Roman" w:hAnsi="Times New Roman" w:cs="Times New Roman"/>
          <w:sz w:val="24"/>
          <w:szCs w:val="24"/>
        </w:rPr>
        <w:t xml:space="preserve">: </w:t>
      </w:r>
      <w:r w:rsidR="0080093F" w:rsidRPr="0091427C">
        <w:rPr>
          <w:rFonts w:ascii="Times New Roman" w:hAnsi="Times New Roman" w:cs="Times New Roman"/>
          <w:sz w:val="24"/>
          <w:szCs w:val="24"/>
        </w:rPr>
        <w:t>NIJI00000000)</w:t>
      </w:r>
      <w:r w:rsidR="00F763AD" w:rsidRPr="0091427C">
        <w:rPr>
          <w:rFonts w:ascii="Times New Roman" w:hAnsi="Times New Roman" w:cs="Times New Roman"/>
          <w:sz w:val="24"/>
          <w:szCs w:val="24"/>
        </w:rPr>
        <w:t>. The strain was of ST2261</w:t>
      </w:r>
      <w:r w:rsidR="006617E1" w:rsidRPr="0091427C">
        <w:rPr>
          <w:rFonts w:ascii="Times New Roman" w:hAnsi="Times New Roman" w:cs="Times New Roman"/>
          <w:sz w:val="24"/>
          <w:szCs w:val="24"/>
        </w:rPr>
        <w:t xml:space="preserve"> and capsular type </w:t>
      </w:r>
      <w:r w:rsidR="002E4709" w:rsidRPr="0091427C">
        <w:rPr>
          <w:rFonts w:ascii="Times New Roman" w:hAnsi="Times New Roman" w:cs="Times New Roman"/>
          <w:sz w:val="24"/>
          <w:szCs w:val="24"/>
        </w:rPr>
        <w:t>K</w:t>
      </w:r>
      <w:r w:rsidR="0080093F" w:rsidRPr="0091427C">
        <w:rPr>
          <w:rFonts w:ascii="Times New Roman" w:hAnsi="Times New Roman" w:cs="Times New Roman"/>
          <w:sz w:val="24"/>
          <w:szCs w:val="24"/>
        </w:rPr>
        <w:t xml:space="preserve">18 based on the </w:t>
      </w:r>
      <w:proofErr w:type="spellStart"/>
      <w:r w:rsidR="0080093F" w:rsidRPr="0091427C">
        <w:rPr>
          <w:rFonts w:ascii="Times New Roman" w:hAnsi="Times New Roman" w:cs="Times New Roman"/>
          <w:i/>
          <w:sz w:val="24"/>
          <w:szCs w:val="24"/>
        </w:rPr>
        <w:t>wzi</w:t>
      </w:r>
      <w:proofErr w:type="spellEnd"/>
      <w:r w:rsidR="0080093F" w:rsidRPr="0091427C">
        <w:rPr>
          <w:rFonts w:ascii="Times New Roman" w:hAnsi="Times New Roman" w:cs="Times New Roman"/>
          <w:i/>
          <w:sz w:val="24"/>
          <w:szCs w:val="24"/>
        </w:rPr>
        <w:t xml:space="preserve"> </w:t>
      </w:r>
      <w:r w:rsidR="0080093F" w:rsidRPr="0091427C">
        <w:rPr>
          <w:rFonts w:ascii="Times New Roman" w:hAnsi="Times New Roman" w:cs="Times New Roman"/>
          <w:sz w:val="24"/>
          <w:szCs w:val="24"/>
        </w:rPr>
        <w:t>allele.</w:t>
      </w:r>
      <w:r w:rsidR="00F763AD" w:rsidRPr="0091427C">
        <w:rPr>
          <w:rFonts w:ascii="Times New Roman" w:hAnsi="Times New Roman" w:cs="Times New Roman"/>
          <w:sz w:val="24"/>
          <w:szCs w:val="24"/>
        </w:rPr>
        <w:t xml:space="preserve"> </w:t>
      </w:r>
      <w:r w:rsidR="0080093F" w:rsidRPr="0091427C">
        <w:rPr>
          <w:rFonts w:ascii="Times New Roman" w:hAnsi="Times New Roman" w:cs="Times New Roman"/>
          <w:sz w:val="24"/>
          <w:szCs w:val="24"/>
        </w:rPr>
        <w:t xml:space="preserve">Reads were mapped with the Geneious software v10.0.3 (Biomatters) against the reference genome of </w:t>
      </w:r>
      <w:r w:rsidR="0080093F" w:rsidRPr="0091427C">
        <w:rPr>
          <w:rFonts w:ascii="Times New Roman" w:hAnsi="Times New Roman" w:cs="Times New Roman"/>
          <w:i/>
          <w:sz w:val="24"/>
          <w:szCs w:val="24"/>
        </w:rPr>
        <w:t xml:space="preserve">K. pneumoniae </w:t>
      </w:r>
      <w:r w:rsidR="0080093F" w:rsidRPr="0091427C">
        <w:rPr>
          <w:rFonts w:ascii="Times New Roman" w:hAnsi="Times New Roman" w:cs="Times New Roman"/>
          <w:sz w:val="24"/>
          <w:szCs w:val="24"/>
        </w:rPr>
        <w:t>RJF999</w:t>
      </w:r>
      <w:r w:rsidR="0080093F" w:rsidRPr="0091427C">
        <w:rPr>
          <w:rFonts w:ascii="Times New Roman" w:hAnsi="Times New Roman" w:cs="Times New Roman"/>
          <w:i/>
          <w:sz w:val="24"/>
          <w:szCs w:val="24"/>
        </w:rPr>
        <w:t xml:space="preserve"> </w:t>
      </w:r>
      <w:r w:rsidR="002A7A8E" w:rsidRPr="0091427C">
        <w:rPr>
          <w:rFonts w:ascii="Times New Roman" w:hAnsi="Times New Roman" w:cs="Times New Roman"/>
          <w:sz w:val="24"/>
          <w:szCs w:val="24"/>
        </w:rPr>
        <w:t>(</w:t>
      </w:r>
      <w:r w:rsidRPr="0091427C">
        <w:rPr>
          <w:rFonts w:ascii="Times New Roman" w:hAnsi="Times New Roman" w:cs="Times New Roman"/>
          <w:sz w:val="24"/>
          <w:szCs w:val="24"/>
        </w:rPr>
        <w:t xml:space="preserve">GenBank: </w:t>
      </w:r>
      <w:r w:rsidR="0063616C" w:rsidRPr="0091427C">
        <w:rPr>
          <w:rFonts w:ascii="Times New Roman" w:hAnsi="Times New Roman" w:cs="Times New Roman"/>
          <w:sz w:val="24"/>
          <w:szCs w:val="24"/>
        </w:rPr>
        <w:t>CP014010</w:t>
      </w:r>
      <w:r w:rsidR="002A7A8E" w:rsidRPr="0091427C">
        <w:rPr>
          <w:rFonts w:ascii="Times New Roman" w:hAnsi="Times New Roman" w:cs="Times New Roman"/>
          <w:sz w:val="24"/>
          <w:szCs w:val="24"/>
        </w:rPr>
        <w:t>)</w:t>
      </w:r>
      <w:r w:rsidR="00E35886" w:rsidRPr="0091427C">
        <w:rPr>
          <w:rFonts w:ascii="Times New Roman" w:hAnsi="Times New Roman" w:cs="Times New Roman"/>
          <w:sz w:val="24"/>
          <w:szCs w:val="24"/>
        </w:rPr>
        <w:t xml:space="preserve"> indicating that 96R-Kp </w:t>
      </w:r>
      <w:r w:rsidR="00D859E0" w:rsidRPr="0091427C">
        <w:rPr>
          <w:rFonts w:ascii="Times New Roman" w:hAnsi="Times New Roman" w:cs="Times New Roman"/>
          <w:sz w:val="24"/>
          <w:szCs w:val="24"/>
        </w:rPr>
        <w:t>lacked</w:t>
      </w:r>
      <w:r w:rsidR="005F2C43" w:rsidRPr="0091427C">
        <w:rPr>
          <w:rFonts w:ascii="Times New Roman" w:hAnsi="Times New Roman" w:cs="Times New Roman"/>
          <w:sz w:val="24"/>
          <w:szCs w:val="24"/>
        </w:rPr>
        <w:t xml:space="preserve"> a </w:t>
      </w:r>
      <w:r w:rsidR="00284A23" w:rsidRPr="0091427C">
        <w:rPr>
          <w:rFonts w:ascii="Times New Roman" w:hAnsi="Times New Roman" w:cs="Times New Roman"/>
          <w:sz w:val="24"/>
          <w:szCs w:val="24"/>
        </w:rPr>
        <w:t xml:space="preserve">large </w:t>
      </w:r>
      <w:r w:rsidR="005F2C43" w:rsidRPr="0091427C">
        <w:rPr>
          <w:rFonts w:ascii="Times New Roman" w:hAnsi="Times New Roman" w:cs="Times New Roman"/>
          <w:sz w:val="24"/>
          <w:szCs w:val="24"/>
        </w:rPr>
        <w:t xml:space="preserve">region </w:t>
      </w:r>
      <w:r w:rsidR="003B2F0D" w:rsidRPr="0091427C">
        <w:rPr>
          <w:rFonts w:ascii="Times New Roman" w:hAnsi="Times New Roman" w:cs="Times New Roman"/>
          <w:sz w:val="24"/>
          <w:szCs w:val="24"/>
        </w:rPr>
        <w:t>of 5.4-</w:t>
      </w:r>
      <w:r w:rsidR="004C5EED" w:rsidRPr="0091427C">
        <w:rPr>
          <w:rFonts w:ascii="Times New Roman" w:hAnsi="Times New Roman" w:cs="Times New Roman"/>
          <w:sz w:val="24"/>
          <w:szCs w:val="24"/>
        </w:rPr>
        <w:t xml:space="preserve">kb </w:t>
      </w:r>
      <w:r w:rsidR="005F2C43" w:rsidRPr="0091427C">
        <w:rPr>
          <w:rFonts w:ascii="Times New Roman" w:hAnsi="Times New Roman" w:cs="Times New Roman"/>
          <w:sz w:val="24"/>
          <w:szCs w:val="24"/>
        </w:rPr>
        <w:t xml:space="preserve">containing </w:t>
      </w:r>
      <w:r w:rsidR="007861E3" w:rsidRPr="0091427C">
        <w:rPr>
          <w:rFonts w:ascii="Times New Roman" w:hAnsi="Times New Roman" w:cs="Times New Roman"/>
          <w:sz w:val="24"/>
          <w:szCs w:val="24"/>
        </w:rPr>
        <w:t>10 genes</w:t>
      </w:r>
      <w:r w:rsidR="004C5EED" w:rsidRPr="0091427C">
        <w:rPr>
          <w:rFonts w:ascii="Times New Roman" w:hAnsi="Times New Roman" w:cs="Times New Roman"/>
          <w:sz w:val="24"/>
          <w:szCs w:val="24"/>
        </w:rPr>
        <w:t xml:space="preserve"> including </w:t>
      </w:r>
      <w:r w:rsidR="004C5EED" w:rsidRPr="0091427C">
        <w:rPr>
          <w:rFonts w:ascii="Times New Roman" w:hAnsi="Times New Roman" w:cs="Times New Roman"/>
          <w:i/>
          <w:sz w:val="24"/>
          <w:szCs w:val="24"/>
        </w:rPr>
        <w:t>mgrB</w:t>
      </w:r>
      <w:r w:rsidR="00AF2A18" w:rsidRPr="0091427C">
        <w:rPr>
          <w:rFonts w:ascii="Times New Roman" w:hAnsi="Times New Roman" w:cs="Times New Roman"/>
          <w:i/>
          <w:sz w:val="24"/>
          <w:szCs w:val="24"/>
        </w:rPr>
        <w:t xml:space="preserve"> </w:t>
      </w:r>
      <w:r w:rsidR="00AF2A18" w:rsidRPr="0091427C">
        <w:rPr>
          <w:rFonts w:ascii="Times New Roman" w:hAnsi="Times New Roman" w:cs="Times New Roman"/>
          <w:sz w:val="24"/>
          <w:szCs w:val="24"/>
        </w:rPr>
        <w:t>(Figure 1)</w:t>
      </w:r>
      <w:r w:rsidR="004C5EED" w:rsidRPr="0091427C">
        <w:rPr>
          <w:rFonts w:ascii="Times New Roman" w:hAnsi="Times New Roman" w:cs="Times New Roman"/>
          <w:sz w:val="24"/>
          <w:szCs w:val="24"/>
        </w:rPr>
        <w:t>.</w:t>
      </w:r>
      <w:r w:rsidR="008564B1" w:rsidRPr="0091427C">
        <w:rPr>
          <w:rFonts w:ascii="Times New Roman" w:hAnsi="Times New Roman" w:cs="Times New Roman"/>
          <w:sz w:val="24"/>
          <w:szCs w:val="24"/>
        </w:rPr>
        <w:t xml:space="preserve"> </w:t>
      </w:r>
    </w:p>
    <w:p w:rsidR="00363A0B" w:rsidRPr="0091427C" w:rsidRDefault="002E4709" w:rsidP="00C313F3">
      <w:pPr>
        <w:spacing w:after="0" w:line="480" w:lineRule="auto"/>
        <w:jc w:val="both"/>
        <w:rPr>
          <w:rFonts w:ascii="Times New Roman" w:hAnsi="Times New Roman" w:cs="Times New Roman"/>
          <w:sz w:val="24"/>
          <w:szCs w:val="24"/>
        </w:rPr>
      </w:pPr>
      <w:r w:rsidRPr="0091427C">
        <w:rPr>
          <w:rFonts w:ascii="Times New Roman" w:hAnsi="Times New Roman" w:cs="Times New Roman"/>
          <w:sz w:val="24"/>
          <w:szCs w:val="24"/>
        </w:rPr>
        <w:t>A</w:t>
      </w:r>
      <w:r w:rsidR="004B20AA" w:rsidRPr="0091427C">
        <w:rPr>
          <w:rFonts w:ascii="Times New Roman" w:hAnsi="Times New Roman" w:cs="Times New Roman"/>
          <w:sz w:val="24"/>
          <w:szCs w:val="24"/>
        </w:rPr>
        <w:t xml:space="preserve"> BLAS</w:t>
      </w:r>
      <w:r w:rsidR="000F2515" w:rsidRPr="0091427C">
        <w:rPr>
          <w:rFonts w:ascii="Times New Roman" w:hAnsi="Times New Roman" w:cs="Times New Roman"/>
          <w:sz w:val="24"/>
          <w:szCs w:val="24"/>
        </w:rPr>
        <w:t xml:space="preserve">T search was performed with a </w:t>
      </w:r>
      <w:r w:rsidR="001C241A" w:rsidRPr="0091427C">
        <w:rPr>
          <w:rFonts w:ascii="Times New Roman" w:hAnsi="Times New Roman" w:cs="Times New Roman"/>
          <w:sz w:val="24"/>
          <w:szCs w:val="24"/>
        </w:rPr>
        <w:t>~</w:t>
      </w:r>
      <w:r w:rsidR="000F2515" w:rsidRPr="0091427C">
        <w:rPr>
          <w:rFonts w:ascii="Times New Roman" w:hAnsi="Times New Roman" w:cs="Times New Roman"/>
          <w:sz w:val="24"/>
          <w:szCs w:val="24"/>
        </w:rPr>
        <w:t>16</w:t>
      </w:r>
      <w:r w:rsidR="004879B7" w:rsidRPr="0091427C">
        <w:rPr>
          <w:rFonts w:ascii="Times New Roman" w:hAnsi="Times New Roman" w:cs="Times New Roman"/>
          <w:sz w:val="24"/>
          <w:szCs w:val="24"/>
        </w:rPr>
        <w:t xml:space="preserve">-kb </w:t>
      </w:r>
      <w:r w:rsidR="004B20AA" w:rsidRPr="0091427C">
        <w:rPr>
          <w:rFonts w:ascii="Times New Roman" w:hAnsi="Times New Roman" w:cs="Times New Roman"/>
          <w:sz w:val="24"/>
          <w:szCs w:val="24"/>
        </w:rPr>
        <w:t xml:space="preserve">region </w:t>
      </w:r>
      <w:r w:rsidR="00DF0EB5" w:rsidRPr="0091427C">
        <w:rPr>
          <w:rFonts w:ascii="Times New Roman" w:hAnsi="Times New Roman" w:cs="Times New Roman"/>
          <w:sz w:val="24"/>
          <w:szCs w:val="24"/>
        </w:rPr>
        <w:t>(</w:t>
      </w:r>
      <w:r w:rsidR="00B53F97" w:rsidRPr="0091427C">
        <w:rPr>
          <w:rFonts w:ascii="Times New Roman" w:hAnsi="Times New Roman" w:cs="Times New Roman"/>
          <w:sz w:val="24"/>
          <w:szCs w:val="24"/>
        </w:rPr>
        <w:t>nucleotides from 3’334’049 to 3’350’144</w:t>
      </w:r>
      <w:r w:rsidR="004B319C" w:rsidRPr="0091427C">
        <w:rPr>
          <w:rFonts w:ascii="Times New Roman" w:hAnsi="Times New Roman" w:cs="Times New Roman"/>
          <w:sz w:val="24"/>
          <w:szCs w:val="24"/>
        </w:rPr>
        <w:t>; Fig.</w:t>
      </w:r>
      <w:r w:rsidR="00B27A32" w:rsidRPr="0091427C">
        <w:rPr>
          <w:rFonts w:ascii="Times New Roman" w:hAnsi="Times New Roman" w:cs="Times New Roman"/>
          <w:sz w:val="24"/>
          <w:szCs w:val="24"/>
        </w:rPr>
        <w:t xml:space="preserve"> 1</w:t>
      </w:r>
      <w:r w:rsidR="00DF0EB5" w:rsidRPr="0091427C">
        <w:rPr>
          <w:rFonts w:ascii="Times New Roman" w:hAnsi="Times New Roman" w:cs="Times New Roman"/>
          <w:sz w:val="24"/>
          <w:szCs w:val="24"/>
        </w:rPr>
        <w:t xml:space="preserve">) </w:t>
      </w:r>
      <w:r w:rsidR="004B20AA" w:rsidRPr="0091427C">
        <w:rPr>
          <w:rFonts w:ascii="Times New Roman" w:hAnsi="Times New Roman" w:cs="Times New Roman"/>
          <w:sz w:val="24"/>
          <w:szCs w:val="24"/>
        </w:rPr>
        <w:t xml:space="preserve">containing the </w:t>
      </w:r>
      <w:r w:rsidR="004B20AA" w:rsidRPr="0091427C">
        <w:rPr>
          <w:rFonts w:ascii="Times New Roman" w:hAnsi="Times New Roman" w:cs="Times New Roman"/>
          <w:i/>
          <w:sz w:val="24"/>
          <w:szCs w:val="24"/>
        </w:rPr>
        <w:t xml:space="preserve">mgrB </w:t>
      </w:r>
      <w:r w:rsidR="004B20AA" w:rsidRPr="0091427C">
        <w:rPr>
          <w:rFonts w:ascii="Times New Roman" w:hAnsi="Times New Roman" w:cs="Times New Roman"/>
          <w:sz w:val="24"/>
          <w:szCs w:val="24"/>
        </w:rPr>
        <w:t xml:space="preserve">locus of </w:t>
      </w:r>
      <w:r w:rsidR="004B20AA" w:rsidRPr="0091427C">
        <w:rPr>
          <w:rFonts w:ascii="Times New Roman" w:hAnsi="Times New Roman" w:cs="Times New Roman"/>
          <w:i/>
          <w:sz w:val="24"/>
          <w:szCs w:val="24"/>
        </w:rPr>
        <w:t>K. pneumoniae</w:t>
      </w:r>
      <w:r w:rsidR="004B20AA" w:rsidRPr="0091427C">
        <w:rPr>
          <w:rFonts w:ascii="Times New Roman" w:hAnsi="Times New Roman" w:cs="Times New Roman"/>
          <w:sz w:val="24"/>
          <w:szCs w:val="24"/>
        </w:rPr>
        <w:t xml:space="preserve"> RJF999. </w:t>
      </w:r>
      <w:r w:rsidR="006E50A6" w:rsidRPr="0091427C">
        <w:rPr>
          <w:rFonts w:ascii="Times New Roman" w:hAnsi="Times New Roman" w:cs="Times New Roman"/>
          <w:sz w:val="24"/>
          <w:szCs w:val="24"/>
        </w:rPr>
        <w:t xml:space="preserve">The comparison </w:t>
      </w:r>
      <w:r w:rsidR="00CF7764" w:rsidRPr="0091427C">
        <w:rPr>
          <w:rFonts w:ascii="Times New Roman" w:hAnsi="Times New Roman" w:cs="Times New Roman"/>
          <w:sz w:val="24"/>
          <w:szCs w:val="24"/>
        </w:rPr>
        <w:t>recognized</w:t>
      </w:r>
      <w:r w:rsidR="006E50A6" w:rsidRPr="0091427C">
        <w:rPr>
          <w:rFonts w:ascii="Times New Roman" w:hAnsi="Times New Roman" w:cs="Times New Roman"/>
          <w:sz w:val="24"/>
          <w:szCs w:val="24"/>
        </w:rPr>
        <w:t xml:space="preserve"> over a hundred deposited sequences sharing &gt;99% identity with the query, suggesting a highly conserved location of </w:t>
      </w:r>
      <w:r w:rsidR="006E50A6" w:rsidRPr="0091427C">
        <w:rPr>
          <w:rFonts w:ascii="Times New Roman" w:hAnsi="Times New Roman" w:cs="Times New Roman"/>
          <w:i/>
          <w:sz w:val="24"/>
          <w:szCs w:val="24"/>
        </w:rPr>
        <w:t>mgrB</w:t>
      </w:r>
      <w:r w:rsidR="006E50A6" w:rsidRPr="0091427C">
        <w:rPr>
          <w:rFonts w:ascii="Times New Roman" w:hAnsi="Times New Roman" w:cs="Times New Roman"/>
          <w:sz w:val="24"/>
          <w:szCs w:val="24"/>
        </w:rPr>
        <w:t xml:space="preserve"> on the chromosome of</w:t>
      </w:r>
      <w:r w:rsidR="006E50A6" w:rsidRPr="0091427C">
        <w:rPr>
          <w:rFonts w:ascii="Times New Roman" w:hAnsi="Times New Roman" w:cs="Times New Roman"/>
          <w:i/>
          <w:sz w:val="24"/>
          <w:szCs w:val="24"/>
        </w:rPr>
        <w:t xml:space="preserve"> </w:t>
      </w:r>
      <w:r w:rsidR="004B20AA" w:rsidRPr="0091427C">
        <w:rPr>
          <w:rFonts w:ascii="Times New Roman" w:hAnsi="Times New Roman" w:cs="Times New Roman"/>
          <w:i/>
          <w:sz w:val="24"/>
          <w:szCs w:val="24"/>
        </w:rPr>
        <w:t xml:space="preserve">K. pneumoniae </w:t>
      </w:r>
      <w:r w:rsidR="00363A0B" w:rsidRPr="0091427C">
        <w:rPr>
          <w:rFonts w:ascii="Times New Roman" w:hAnsi="Times New Roman" w:cs="Times New Roman"/>
          <w:sz w:val="24"/>
          <w:szCs w:val="24"/>
        </w:rPr>
        <w:t xml:space="preserve">strains </w:t>
      </w:r>
      <w:r w:rsidR="004B20AA" w:rsidRPr="0091427C">
        <w:rPr>
          <w:rFonts w:ascii="Times New Roman" w:hAnsi="Times New Roman" w:cs="Times New Roman"/>
          <w:sz w:val="24"/>
          <w:szCs w:val="24"/>
        </w:rPr>
        <w:t>(</w:t>
      </w:r>
      <w:r w:rsidR="00676204" w:rsidRPr="0091427C">
        <w:rPr>
          <w:rFonts w:ascii="Times New Roman" w:hAnsi="Times New Roman" w:cs="Times New Roman"/>
          <w:sz w:val="24"/>
          <w:szCs w:val="24"/>
        </w:rPr>
        <w:t>S</w:t>
      </w:r>
      <w:r w:rsidR="008C7DEB" w:rsidRPr="0091427C">
        <w:rPr>
          <w:rFonts w:ascii="Times New Roman" w:hAnsi="Times New Roman" w:cs="Times New Roman"/>
          <w:sz w:val="24"/>
          <w:szCs w:val="24"/>
        </w:rPr>
        <w:t>upplementary</w:t>
      </w:r>
      <w:r w:rsidR="00676204" w:rsidRPr="0091427C">
        <w:rPr>
          <w:rFonts w:ascii="Times New Roman" w:hAnsi="Times New Roman" w:cs="Times New Roman"/>
          <w:sz w:val="24"/>
          <w:szCs w:val="24"/>
        </w:rPr>
        <w:t xml:space="preserve"> Fig</w:t>
      </w:r>
      <w:r w:rsidR="00494288" w:rsidRPr="0091427C">
        <w:rPr>
          <w:rFonts w:ascii="Times New Roman" w:hAnsi="Times New Roman" w:cs="Times New Roman"/>
          <w:sz w:val="24"/>
          <w:szCs w:val="24"/>
        </w:rPr>
        <w:t>.</w:t>
      </w:r>
      <w:r w:rsidR="00676204" w:rsidRPr="0091427C">
        <w:rPr>
          <w:rFonts w:ascii="Times New Roman" w:hAnsi="Times New Roman" w:cs="Times New Roman"/>
          <w:sz w:val="24"/>
          <w:szCs w:val="24"/>
        </w:rPr>
        <w:t xml:space="preserve"> </w:t>
      </w:r>
      <w:r w:rsidR="00494288" w:rsidRPr="0091427C">
        <w:rPr>
          <w:rFonts w:ascii="Times New Roman" w:hAnsi="Times New Roman" w:cs="Times New Roman"/>
          <w:sz w:val="24"/>
          <w:szCs w:val="24"/>
        </w:rPr>
        <w:t>S</w:t>
      </w:r>
      <w:r w:rsidR="00676204" w:rsidRPr="0091427C">
        <w:rPr>
          <w:rFonts w:ascii="Times New Roman" w:hAnsi="Times New Roman" w:cs="Times New Roman"/>
          <w:sz w:val="24"/>
          <w:szCs w:val="24"/>
        </w:rPr>
        <w:t>1</w:t>
      </w:r>
      <w:r w:rsidR="004B20AA" w:rsidRPr="0091427C">
        <w:rPr>
          <w:rFonts w:ascii="Times New Roman" w:hAnsi="Times New Roman" w:cs="Times New Roman"/>
          <w:sz w:val="24"/>
          <w:szCs w:val="24"/>
        </w:rPr>
        <w:t xml:space="preserve">). </w:t>
      </w:r>
      <w:r w:rsidR="005F610B" w:rsidRPr="0091427C">
        <w:rPr>
          <w:rFonts w:ascii="Times New Roman" w:hAnsi="Times New Roman" w:cs="Times New Roman"/>
          <w:sz w:val="24"/>
          <w:szCs w:val="24"/>
        </w:rPr>
        <w:t>More</w:t>
      </w:r>
      <w:r w:rsidR="001B11D3" w:rsidRPr="0091427C">
        <w:rPr>
          <w:rFonts w:ascii="Times New Roman" w:hAnsi="Times New Roman" w:cs="Times New Roman"/>
          <w:sz w:val="24"/>
          <w:szCs w:val="24"/>
        </w:rPr>
        <w:t xml:space="preserve"> importantly</w:t>
      </w:r>
      <w:r w:rsidR="005F610B" w:rsidRPr="0091427C">
        <w:rPr>
          <w:rFonts w:ascii="Times New Roman" w:hAnsi="Times New Roman" w:cs="Times New Roman"/>
          <w:sz w:val="24"/>
          <w:szCs w:val="24"/>
        </w:rPr>
        <w:t xml:space="preserve">, </w:t>
      </w:r>
      <w:r w:rsidR="004879B7" w:rsidRPr="0091427C">
        <w:rPr>
          <w:rFonts w:ascii="Times New Roman" w:hAnsi="Times New Roman" w:cs="Times New Roman"/>
          <w:sz w:val="24"/>
          <w:szCs w:val="24"/>
        </w:rPr>
        <w:t xml:space="preserve">a </w:t>
      </w:r>
      <w:r w:rsidR="005F610B" w:rsidRPr="0091427C">
        <w:rPr>
          <w:rFonts w:ascii="Times New Roman" w:hAnsi="Times New Roman" w:cs="Times New Roman"/>
          <w:sz w:val="24"/>
          <w:szCs w:val="24"/>
        </w:rPr>
        <w:t xml:space="preserve">BLAST search </w:t>
      </w:r>
      <w:r w:rsidR="00E26699" w:rsidRPr="0091427C">
        <w:rPr>
          <w:rFonts w:ascii="Times New Roman" w:hAnsi="Times New Roman" w:cs="Times New Roman"/>
          <w:sz w:val="24"/>
          <w:szCs w:val="24"/>
        </w:rPr>
        <w:t>of the ~10.6</w:t>
      </w:r>
      <w:r w:rsidR="001C241A" w:rsidRPr="0091427C">
        <w:rPr>
          <w:rFonts w:ascii="Times New Roman" w:hAnsi="Times New Roman" w:cs="Times New Roman"/>
          <w:sz w:val="24"/>
          <w:szCs w:val="24"/>
        </w:rPr>
        <w:t xml:space="preserve">-kb </w:t>
      </w:r>
      <w:r w:rsidR="00167E6A" w:rsidRPr="0091427C">
        <w:rPr>
          <w:rFonts w:ascii="Times New Roman" w:hAnsi="Times New Roman" w:cs="Times New Roman"/>
          <w:sz w:val="24"/>
          <w:szCs w:val="24"/>
        </w:rPr>
        <w:t xml:space="preserve">homologous region </w:t>
      </w:r>
      <w:r w:rsidR="001C241A" w:rsidRPr="0091427C">
        <w:rPr>
          <w:rFonts w:ascii="Times New Roman" w:hAnsi="Times New Roman" w:cs="Times New Roman"/>
          <w:sz w:val="24"/>
          <w:szCs w:val="24"/>
        </w:rPr>
        <w:t xml:space="preserve">found in 96R-Kp </w:t>
      </w:r>
      <w:r w:rsidR="005F610B" w:rsidRPr="0091427C">
        <w:rPr>
          <w:rFonts w:ascii="Times New Roman" w:hAnsi="Times New Roman" w:cs="Times New Roman"/>
          <w:sz w:val="24"/>
          <w:szCs w:val="24"/>
        </w:rPr>
        <w:t xml:space="preserve">did not identify other deposited </w:t>
      </w:r>
      <w:r w:rsidR="005F610B" w:rsidRPr="0091427C">
        <w:rPr>
          <w:rFonts w:ascii="Times New Roman" w:hAnsi="Times New Roman" w:cs="Times New Roman"/>
          <w:i/>
          <w:sz w:val="24"/>
          <w:szCs w:val="24"/>
        </w:rPr>
        <w:t>K. pneumoniae</w:t>
      </w:r>
      <w:r w:rsidR="005F610B" w:rsidRPr="0091427C">
        <w:rPr>
          <w:rFonts w:ascii="Times New Roman" w:hAnsi="Times New Roman" w:cs="Times New Roman"/>
          <w:sz w:val="24"/>
          <w:szCs w:val="24"/>
        </w:rPr>
        <w:t xml:space="preserve"> </w:t>
      </w:r>
      <w:r w:rsidR="00B23E48" w:rsidRPr="0091427C">
        <w:rPr>
          <w:rFonts w:ascii="Times New Roman" w:hAnsi="Times New Roman" w:cs="Times New Roman"/>
          <w:sz w:val="24"/>
          <w:szCs w:val="24"/>
        </w:rPr>
        <w:t>genomes</w:t>
      </w:r>
      <w:r w:rsidR="005F610B" w:rsidRPr="0091427C">
        <w:rPr>
          <w:rFonts w:ascii="Times New Roman" w:hAnsi="Times New Roman" w:cs="Times New Roman"/>
          <w:sz w:val="24"/>
          <w:szCs w:val="24"/>
        </w:rPr>
        <w:t xml:space="preserve"> with the same 5.4-kb Δ</w:t>
      </w:r>
      <w:r w:rsidR="005F610B" w:rsidRPr="0091427C">
        <w:rPr>
          <w:rFonts w:ascii="Times New Roman" w:hAnsi="Times New Roman" w:cs="Times New Roman"/>
          <w:i/>
          <w:sz w:val="24"/>
          <w:szCs w:val="24"/>
        </w:rPr>
        <w:t>mgrB</w:t>
      </w:r>
      <w:r w:rsidR="005F610B" w:rsidRPr="0091427C">
        <w:rPr>
          <w:rFonts w:ascii="Times New Roman" w:hAnsi="Times New Roman" w:cs="Times New Roman"/>
          <w:sz w:val="24"/>
          <w:szCs w:val="24"/>
        </w:rPr>
        <w:t xml:space="preserve"> locus </w:t>
      </w:r>
      <w:r w:rsidR="00676204" w:rsidRPr="0091427C">
        <w:rPr>
          <w:rFonts w:ascii="Times New Roman" w:hAnsi="Times New Roman" w:cs="Times New Roman"/>
          <w:sz w:val="24"/>
          <w:szCs w:val="24"/>
        </w:rPr>
        <w:t>(S</w:t>
      </w:r>
      <w:r w:rsidR="008C7DEB" w:rsidRPr="0091427C">
        <w:rPr>
          <w:rFonts w:ascii="Times New Roman" w:hAnsi="Times New Roman" w:cs="Times New Roman"/>
          <w:sz w:val="24"/>
          <w:szCs w:val="24"/>
        </w:rPr>
        <w:t>upplementary Fig</w:t>
      </w:r>
      <w:r w:rsidR="00494288" w:rsidRPr="0091427C">
        <w:rPr>
          <w:rFonts w:ascii="Times New Roman" w:hAnsi="Times New Roman" w:cs="Times New Roman"/>
          <w:sz w:val="24"/>
          <w:szCs w:val="24"/>
        </w:rPr>
        <w:t>.</w:t>
      </w:r>
      <w:r w:rsidR="008C7DEB" w:rsidRPr="0091427C">
        <w:rPr>
          <w:rFonts w:ascii="Times New Roman" w:hAnsi="Times New Roman" w:cs="Times New Roman"/>
          <w:sz w:val="24"/>
          <w:szCs w:val="24"/>
        </w:rPr>
        <w:t xml:space="preserve"> </w:t>
      </w:r>
      <w:r w:rsidR="00494288" w:rsidRPr="0091427C">
        <w:rPr>
          <w:rFonts w:ascii="Times New Roman" w:hAnsi="Times New Roman" w:cs="Times New Roman"/>
          <w:sz w:val="24"/>
          <w:szCs w:val="24"/>
        </w:rPr>
        <w:t>S</w:t>
      </w:r>
      <w:r w:rsidR="008C7DEB" w:rsidRPr="0091427C">
        <w:rPr>
          <w:rFonts w:ascii="Times New Roman" w:hAnsi="Times New Roman" w:cs="Times New Roman"/>
          <w:sz w:val="24"/>
          <w:szCs w:val="24"/>
        </w:rPr>
        <w:t>2</w:t>
      </w:r>
      <w:r w:rsidR="00676204" w:rsidRPr="0091427C">
        <w:rPr>
          <w:rFonts w:ascii="Times New Roman" w:hAnsi="Times New Roman" w:cs="Times New Roman"/>
          <w:sz w:val="24"/>
          <w:szCs w:val="24"/>
        </w:rPr>
        <w:t>)</w:t>
      </w:r>
      <w:r w:rsidR="005F610B" w:rsidRPr="0091427C">
        <w:rPr>
          <w:rFonts w:ascii="Times New Roman" w:hAnsi="Times New Roman" w:cs="Times New Roman"/>
          <w:sz w:val="24"/>
          <w:szCs w:val="24"/>
        </w:rPr>
        <w:t>.</w:t>
      </w:r>
    </w:p>
    <w:p w:rsidR="00F639DD" w:rsidRPr="0091427C" w:rsidRDefault="0082268B" w:rsidP="00C313F3">
      <w:pPr>
        <w:spacing w:after="0" w:line="480" w:lineRule="auto"/>
        <w:jc w:val="both"/>
        <w:rPr>
          <w:rFonts w:ascii="Times New Roman" w:hAnsi="Times New Roman" w:cs="Times New Roman"/>
          <w:sz w:val="24"/>
          <w:szCs w:val="24"/>
        </w:rPr>
      </w:pPr>
      <w:r w:rsidRPr="0091427C">
        <w:rPr>
          <w:rFonts w:ascii="Times New Roman" w:hAnsi="Times New Roman" w:cs="Times New Roman"/>
          <w:sz w:val="24"/>
          <w:szCs w:val="24"/>
        </w:rPr>
        <w:t>T</w:t>
      </w:r>
      <w:r w:rsidR="005F610B" w:rsidRPr="0091427C">
        <w:rPr>
          <w:rFonts w:ascii="Times New Roman" w:hAnsi="Times New Roman" w:cs="Times New Roman"/>
          <w:sz w:val="24"/>
          <w:szCs w:val="24"/>
        </w:rPr>
        <w:t xml:space="preserve">o rapidly characterize </w:t>
      </w:r>
      <w:r w:rsidR="00B53F97" w:rsidRPr="0091427C">
        <w:rPr>
          <w:rFonts w:ascii="Times New Roman" w:hAnsi="Times New Roman" w:cs="Times New Roman"/>
          <w:sz w:val="24"/>
          <w:szCs w:val="24"/>
        </w:rPr>
        <w:t xml:space="preserve">Col-R strains possessing </w:t>
      </w:r>
      <w:r w:rsidR="005F610B" w:rsidRPr="0091427C">
        <w:rPr>
          <w:rFonts w:ascii="Times New Roman" w:hAnsi="Times New Roman" w:cs="Times New Roman"/>
          <w:sz w:val="24"/>
          <w:szCs w:val="24"/>
        </w:rPr>
        <w:t>large Δ</w:t>
      </w:r>
      <w:r w:rsidR="005F610B" w:rsidRPr="0091427C">
        <w:rPr>
          <w:rFonts w:ascii="Times New Roman" w:hAnsi="Times New Roman" w:cs="Times New Roman"/>
          <w:i/>
          <w:sz w:val="24"/>
          <w:szCs w:val="24"/>
        </w:rPr>
        <w:t>mgrB</w:t>
      </w:r>
      <w:r w:rsidR="005F610B" w:rsidRPr="0091427C">
        <w:rPr>
          <w:rFonts w:ascii="Times New Roman" w:hAnsi="Times New Roman" w:cs="Times New Roman"/>
          <w:sz w:val="24"/>
          <w:szCs w:val="24"/>
        </w:rPr>
        <w:t xml:space="preserve"> </w:t>
      </w:r>
      <w:r w:rsidR="00BC2922" w:rsidRPr="0091427C">
        <w:rPr>
          <w:rFonts w:ascii="Times New Roman" w:hAnsi="Times New Roman" w:cs="Times New Roman"/>
          <w:sz w:val="24"/>
          <w:szCs w:val="24"/>
        </w:rPr>
        <w:t>not amplified with primers 1F/R</w:t>
      </w:r>
      <w:r w:rsidR="00B23E48" w:rsidRPr="0091427C">
        <w:rPr>
          <w:rFonts w:ascii="Times New Roman" w:hAnsi="Times New Roman" w:cs="Times New Roman"/>
          <w:sz w:val="24"/>
          <w:szCs w:val="24"/>
        </w:rPr>
        <w:t xml:space="preserve"> </w:t>
      </w:r>
      <w:r w:rsidR="00CC5706" w:rsidRPr="0091427C">
        <w:rPr>
          <w:rFonts w:ascii="Times New Roman" w:hAnsi="Times New Roman" w:cs="Times New Roman"/>
          <w:sz w:val="24"/>
          <w:szCs w:val="24"/>
        </w:rPr>
        <w:fldChar w:fldCharType="begin">
          <w:fldData xml:space="preserve">PEVuZE5vdGU+PENpdGU+PEF1dGhvcj5DYW5uYXRlbGxpPC9BdXRob3I+PFllYXI+MjAxNDwvWWVh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TY5Ni03MDM8L3BhZ2VzPjx2b2x1bWU+NTg8L3ZvbHVtZT48bnVtYmVyPjEwPC9udW1i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</w:fldData>
        </w:fldChar>
      </w:r>
      <w:r w:rsidR="00EB5E4F" w:rsidRPr="0091427C">
        <w:rPr>
          <w:rFonts w:ascii="Times New Roman" w:hAnsi="Times New Roman" w:cs="Times New Roman"/>
          <w:sz w:val="24"/>
          <w:szCs w:val="24"/>
        </w:rPr>
        <w:instrText xml:space="preserve"> ADDIN EN.CITE </w:instrText>
      </w:r>
      <w:r w:rsidR="00EB5E4F" w:rsidRPr="0091427C">
        <w:rPr>
          <w:rFonts w:ascii="Times New Roman" w:hAnsi="Times New Roman" w:cs="Times New Roman"/>
          <w:sz w:val="24"/>
          <w:szCs w:val="24"/>
        </w:rPr>
        <w:fldChar w:fldCharType="begin">
          <w:fldData xml:space="preserve">PEVuZE5vdGU+PENpdGU+PEF1dGhvcj5DYW5uYXRlbGxpPC9BdXRob3I+PFllYXI+MjAxNDwvWWVh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</w:fldData>
        </w:fldChar>
      </w:r>
      <w:r w:rsidR="00EB5E4F" w:rsidRPr="0091427C">
        <w:rPr>
          <w:rFonts w:ascii="Times New Roman" w:hAnsi="Times New Roman" w:cs="Times New Roman"/>
          <w:sz w:val="24"/>
          <w:szCs w:val="24"/>
        </w:rPr>
        <w:instrText xml:space="preserve"> ADDIN EN.CITE.DATA </w:instrText>
      </w:r>
      <w:r w:rsidR="00EB5E4F" w:rsidRPr="0091427C">
        <w:rPr>
          <w:rFonts w:ascii="Times New Roman" w:hAnsi="Times New Roman" w:cs="Times New Roman"/>
          <w:sz w:val="24"/>
          <w:szCs w:val="24"/>
        </w:rPr>
      </w:r>
      <w:r w:rsidR="00EB5E4F" w:rsidRPr="0091427C">
        <w:rPr>
          <w:rFonts w:ascii="Times New Roman" w:hAnsi="Times New Roman" w:cs="Times New Roman"/>
          <w:sz w:val="24"/>
          <w:szCs w:val="24"/>
        </w:rPr>
        <w:fldChar w:fldCharType="end"/>
      </w:r>
      <w:r w:rsidR="00CC5706" w:rsidRPr="0091427C">
        <w:rPr>
          <w:rFonts w:ascii="Times New Roman" w:hAnsi="Times New Roman" w:cs="Times New Roman"/>
          <w:sz w:val="24"/>
          <w:szCs w:val="24"/>
        </w:rPr>
      </w:r>
      <w:r w:rsidR="00CC5706" w:rsidRPr="0091427C">
        <w:rPr>
          <w:rFonts w:ascii="Times New Roman" w:hAnsi="Times New Roman" w:cs="Times New Roman"/>
          <w:sz w:val="24"/>
          <w:szCs w:val="24"/>
        </w:rPr>
        <w:fldChar w:fldCharType="separate"/>
      </w:r>
      <w:r w:rsidR="00EB5E4F" w:rsidRPr="0091427C">
        <w:rPr>
          <w:rFonts w:ascii="Times New Roman" w:hAnsi="Times New Roman" w:cs="Times New Roman"/>
          <w:sz w:val="24"/>
          <w:szCs w:val="24"/>
        </w:rPr>
        <w:t>[</w:t>
      </w:r>
      <w:hyperlink w:anchor="_ENREF_3" w:tooltip="Cannatelli, 2014 #7" w:history="1">
        <w:r w:rsidR="00E250BC" w:rsidRPr="0091427C">
          <w:rPr>
            <w:rFonts w:ascii="Times New Roman" w:hAnsi="Times New Roman" w:cs="Times New Roman"/>
            <w:sz w:val="24"/>
            <w:szCs w:val="24"/>
          </w:rPr>
          <w:t>3</w:t>
        </w:r>
      </w:hyperlink>
      <w:r w:rsidR="00EB5E4F" w:rsidRPr="0091427C">
        <w:rPr>
          <w:rFonts w:ascii="Times New Roman" w:hAnsi="Times New Roman" w:cs="Times New Roman"/>
          <w:sz w:val="24"/>
          <w:szCs w:val="24"/>
        </w:rPr>
        <w:t>]</w:t>
      </w:r>
      <w:r w:rsidR="00CC5706" w:rsidRPr="0091427C">
        <w:rPr>
          <w:rFonts w:ascii="Times New Roman" w:hAnsi="Times New Roman" w:cs="Times New Roman"/>
          <w:sz w:val="24"/>
          <w:szCs w:val="24"/>
        </w:rPr>
        <w:fldChar w:fldCharType="end"/>
      </w:r>
      <w:r w:rsidR="005F610B" w:rsidRPr="0091427C">
        <w:rPr>
          <w:rFonts w:ascii="Times New Roman" w:hAnsi="Times New Roman" w:cs="Times New Roman"/>
          <w:sz w:val="24"/>
          <w:szCs w:val="24"/>
        </w:rPr>
        <w:t xml:space="preserve">, we </w:t>
      </w:r>
      <w:r w:rsidR="00BC2922" w:rsidRPr="0091427C">
        <w:rPr>
          <w:rFonts w:ascii="Times New Roman" w:hAnsi="Times New Roman" w:cs="Times New Roman"/>
          <w:sz w:val="24"/>
          <w:szCs w:val="24"/>
        </w:rPr>
        <w:t xml:space="preserve">designed primers </w:t>
      </w:r>
      <w:proofErr w:type="spellStart"/>
      <w:r w:rsidR="00B53F97" w:rsidRPr="0091427C">
        <w:rPr>
          <w:rFonts w:ascii="Times New Roman" w:hAnsi="Times New Roman" w:cs="Times New Roman"/>
          <w:bCs/>
          <w:i/>
          <w:iCs/>
          <w:sz w:val="24"/>
          <w:szCs w:val="24"/>
        </w:rPr>
        <w:t>mgrB</w:t>
      </w:r>
      <w:r w:rsidR="00B53F97" w:rsidRPr="0091427C">
        <w:rPr>
          <w:rFonts w:ascii="Times New Roman" w:hAnsi="Times New Roman" w:cs="Times New Roman"/>
          <w:bCs/>
          <w:sz w:val="24"/>
          <w:szCs w:val="24"/>
        </w:rPr>
        <w:t>Δ</w:t>
      </w:r>
      <w:proofErr w:type="spellEnd"/>
      <w:r w:rsidR="00B53F97" w:rsidRPr="0091427C">
        <w:rPr>
          <w:rFonts w:ascii="Times New Roman" w:hAnsi="Times New Roman" w:cs="Times New Roman"/>
          <w:bCs/>
          <w:sz w:val="24"/>
          <w:szCs w:val="24"/>
        </w:rPr>
        <w:t>-FW (</w:t>
      </w:r>
      <w:r w:rsidR="00B53F97" w:rsidRPr="0091427C">
        <w:rPr>
          <w:rFonts w:ascii="Times New Roman" w:hAnsi="Times New Roman" w:cs="Times New Roman"/>
          <w:sz w:val="24"/>
          <w:szCs w:val="24"/>
        </w:rPr>
        <w:t xml:space="preserve">5’-ACCCTGGATAGCGGAGAAGT-3’) and </w:t>
      </w:r>
      <w:proofErr w:type="spellStart"/>
      <w:r w:rsidR="00B53F97" w:rsidRPr="0091427C">
        <w:rPr>
          <w:rFonts w:ascii="Times New Roman" w:hAnsi="Times New Roman" w:cs="Times New Roman"/>
          <w:bCs/>
          <w:i/>
          <w:iCs/>
          <w:sz w:val="24"/>
          <w:szCs w:val="24"/>
        </w:rPr>
        <w:t>mgrB</w:t>
      </w:r>
      <w:r w:rsidR="00B53F97" w:rsidRPr="0091427C">
        <w:rPr>
          <w:rFonts w:ascii="Times New Roman" w:hAnsi="Times New Roman" w:cs="Times New Roman"/>
          <w:bCs/>
          <w:sz w:val="24"/>
          <w:szCs w:val="24"/>
        </w:rPr>
        <w:t>Δ</w:t>
      </w:r>
      <w:proofErr w:type="spellEnd"/>
      <w:r w:rsidR="00B53F97" w:rsidRPr="0091427C">
        <w:rPr>
          <w:rFonts w:ascii="Times New Roman" w:hAnsi="Times New Roman" w:cs="Times New Roman"/>
          <w:bCs/>
          <w:sz w:val="24"/>
          <w:szCs w:val="24"/>
        </w:rPr>
        <w:t>-RII (</w:t>
      </w:r>
      <w:r w:rsidR="00B53F97" w:rsidRPr="0091427C">
        <w:rPr>
          <w:rFonts w:ascii="Times New Roman" w:hAnsi="Times New Roman" w:cs="Times New Roman"/>
          <w:sz w:val="24"/>
          <w:szCs w:val="24"/>
        </w:rPr>
        <w:t>5’-CCGTCCCTTTACCGAAGGTC-3’)</w:t>
      </w:r>
      <w:r w:rsidR="00B55533" w:rsidRPr="0091427C">
        <w:rPr>
          <w:rFonts w:ascii="Times New Roman" w:hAnsi="Times New Roman" w:cs="Times New Roman"/>
          <w:sz w:val="24"/>
          <w:szCs w:val="24"/>
        </w:rPr>
        <w:t xml:space="preserve"> and performed long PCRs implementing </w:t>
      </w:r>
      <w:proofErr w:type="spellStart"/>
      <w:r w:rsidR="00BC4622" w:rsidRPr="0091427C">
        <w:rPr>
          <w:rFonts w:ascii="Times New Roman" w:hAnsi="Times New Roman" w:cs="Times New Roman"/>
          <w:sz w:val="24"/>
          <w:szCs w:val="24"/>
        </w:rPr>
        <w:t>iProof</w:t>
      </w:r>
      <w:proofErr w:type="spellEnd"/>
      <w:r w:rsidR="00BC4622" w:rsidRPr="0091427C">
        <w:rPr>
          <w:rFonts w:ascii="Times New Roman" w:hAnsi="Times New Roman" w:cs="Times New Roman"/>
          <w:sz w:val="24"/>
          <w:szCs w:val="24"/>
        </w:rPr>
        <w:t xml:space="preserve"> High Fidelity Taq (Bio-Rad)</w:t>
      </w:r>
      <w:r w:rsidR="00B53F97" w:rsidRPr="0091427C">
        <w:rPr>
          <w:rFonts w:ascii="Times New Roman" w:hAnsi="Times New Roman" w:cs="Times New Roman"/>
          <w:sz w:val="24"/>
          <w:szCs w:val="24"/>
        </w:rPr>
        <w:t xml:space="preserve">. </w:t>
      </w:r>
      <w:r w:rsidR="005F610B" w:rsidRPr="0091427C">
        <w:rPr>
          <w:rFonts w:ascii="Times New Roman" w:hAnsi="Times New Roman" w:cs="Times New Roman"/>
          <w:sz w:val="24"/>
          <w:szCs w:val="24"/>
        </w:rPr>
        <w:t>For</w:t>
      </w:r>
      <w:r w:rsidR="00033CA6" w:rsidRPr="0091427C">
        <w:rPr>
          <w:rFonts w:ascii="Times New Roman" w:hAnsi="Times New Roman" w:cs="Times New Roman"/>
          <w:sz w:val="24"/>
          <w:szCs w:val="24"/>
        </w:rPr>
        <w:t xml:space="preserve"> 96R-Kp</w:t>
      </w:r>
      <w:r w:rsidR="005F610B" w:rsidRPr="0091427C">
        <w:rPr>
          <w:rFonts w:ascii="Times New Roman" w:hAnsi="Times New Roman" w:cs="Times New Roman"/>
          <w:sz w:val="24"/>
          <w:szCs w:val="24"/>
        </w:rPr>
        <w:t>, t</w:t>
      </w:r>
      <w:r w:rsidR="00BC2922" w:rsidRPr="0091427C">
        <w:rPr>
          <w:rFonts w:ascii="Times New Roman" w:hAnsi="Times New Roman" w:cs="Times New Roman"/>
          <w:sz w:val="24"/>
          <w:szCs w:val="24"/>
        </w:rPr>
        <w:t>he</w:t>
      </w:r>
      <w:r w:rsidR="00033CA6" w:rsidRPr="0091427C">
        <w:rPr>
          <w:rFonts w:ascii="Times New Roman" w:hAnsi="Times New Roman" w:cs="Times New Roman"/>
          <w:sz w:val="24"/>
          <w:szCs w:val="24"/>
        </w:rPr>
        <w:t xml:space="preserve"> PCR </w:t>
      </w:r>
      <w:r w:rsidR="00F639DD" w:rsidRPr="0091427C">
        <w:rPr>
          <w:rFonts w:ascii="Times New Roman" w:hAnsi="Times New Roman" w:cs="Times New Roman"/>
          <w:sz w:val="24"/>
          <w:szCs w:val="24"/>
        </w:rPr>
        <w:t xml:space="preserve">gave </w:t>
      </w:r>
      <w:r w:rsidR="00863975" w:rsidRPr="0091427C">
        <w:rPr>
          <w:rFonts w:ascii="Times New Roman" w:hAnsi="Times New Roman" w:cs="Times New Roman"/>
          <w:sz w:val="24"/>
          <w:szCs w:val="24"/>
        </w:rPr>
        <w:t xml:space="preserve">a product of </w:t>
      </w:r>
      <w:r w:rsidR="00C313F3" w:rsidRPr="0091427C">
        <w:rPr>
          <w:rFonts w:ascii="Times New Roman" w:hAnsi="Times New Roman" w:cs="Times New Roman"/>
          <w:sz w:val="24"/>
          <w:szCs w:val="24"/>
        </w:rPr>
        <w:t>5</w:t>
      </w:r>
      <w:r w:rsidR="00B53F97" w:rsidRPr="0091427C">
        <w:rPr>
          <w:rFonts w:ascii="Times New Roman" w:hAnsi="Times New Roman" w:cs="Times New Roman"/>
          <w:sz w:val="24"/>
          <w:szCs w:val="24"/>
        </w:rPr>
        <w:t>61</w:t>
      </w:r>
      <w:r w:rsidR="00863975" w:rsidRPr="0091427C">
        <w:rPr>
          <w:rFonts w:ascii="Times New Roman" w:hAnsi="Times New Roman" w:cs="Times New Roman"/>
          <w:sz w:val="24"/>
          <w:szCs w:val="24"/>
        </w:rPr>
        <w:t xml:space="preserve"> bp</w:t>
      </w:r>
      <w:r w:rsidR="00F639DD" w:rsidRPr="0091427C">
        <w:rPr>
          <w:rFonts w:ascii="Times New Roman" w:hAnsi="Times New Roman" w:cs="Times New Roman"/>
          <w:sz w:val="24"/>
          <w:szCs w:val="24"/>
        </w:rPr>
        <w:t xml:space="preserve"> and its </w:t>
      </w:r>
      <w:r w:rsidR="004879B7" w:rsidRPr="0091427C">
        <w:rPr>
          <w:rFonts w:ascii="Times New Roman" w:hAnsi="Times New Roman" w:cs="Times New Roman"/>
          <w:sz w:val="24"/>
          <w:szCs w:val="24"/>
        </w:rPr>
        <w:lastRenderedPageBreak/>
        <w:t xml:space="preserve">DNA </w:t>
      </w:r>
      <w:r w:rsidR="00F639DD" w:rsidRPr="0091427C">
        <w:rPr>
          <w:rFonts w:ascii="Times New Roman" w:hAnsi="Times New Roman" w:cs="Times New Roman"/>
          <w:sz w:val="24"/>
          <w:szCs w:val="24"/>
        </w:rPr>
        <w:t>sequence</w:t>
      </w:r>
      <w:r w:rsidR="00E7607A" w:rsidRPr="0091427C">
        <w:rPr>
          <w:rFonts w:ascii="Times New Roman" w:hAnsi="Times New Roman" w:cs="Times New Roman"/>
          <w:i/>
          <w:sz w:val="24"/>
          <w:szCs w:val="24"/>
        </w:rPr>
        <w:t xml:space="preserve"> </w:t>
      </w:r>
      <w:r w:rsidR="00E7607A" w:rsidRPr="0091427C">
        <w:rPr>
          <w:rFonts w:ascii="Times New Roman" w:hAnsi="Times New Roman" w:cs="Times New Roman"/>
          <w:sz w:val="24"/>
          <w:szCs w:val="24"/>
        </w:rPr>
        <w:t>(GenBank: MF287165)</w:t>
      </w:r>
      <w:r w:rsidR="00E7607A" w:rsidRPr="0091427C">
        <w:t xml:space="preserve"> </w:t>
      </w:r>
      <w:r w:rsidR="0026316A">
        <w:rPr>
          <w:rFonts w:ascii="Times New Roman" w:hAnsi="Times New Roman" w:cs="Times New Roman"/>
          <w:sz w:val="24"/>
          <w:szCs w:val="24"/>
        </w:rPr>
        <w:t>confirmed the 5.4-</w:t>
      </w:r>
      <w:r w:rsidR="00D57B57" w:rsidRPr="0091427C">
        <w:rPr>
          <w:rFonts w:ascii="Times New Roman" w:hAnsi="Times New Roman" w:cs="Times New Roman"/>
          <w:sz w:val="24"/>
          <w:szCs w:val="24"/>
        </w:rPr>
        <w:t xml:space="preserve">kb Δ of the </w:t>
      </w:r>
      <w:r w:rsidR="00D57B57" w:rsidRPr="0091427C">
        <w:rPr>
          <w:rFonts w:ascii="Times New Roman" w:hAnsi="Times New Roman" w:cs="Times New Roman"/>
          <w:i/>
          <w:sz w:val="24"/>
          <w:szCs w:val="24"/>
        </w:rPr>
        <w:t>mgrB</w:t>
      </w:r>
      <w:r w:rsidR="00D57B57" w:rsidRPr="0091427C">
        <w:rPr>
          <w:rFonts w:ascii="Times New Roman" w:hAnsi="Times New Roman" w:cs="Times New Roman"/>
          <w:sz w:val="24"/>
          <w:szCs w:val="24"/>
        </w:rPr>
        <w:t xml:space="preserve">-containing region corresponding to </w:t>
      </w:r>
      <w:r w:rsidR="00D57B57" w:rsidRPr="001234A8">
        <w:rPr>
          <w:rFonts w:ascii="Times New Roman" w:hAnsi="Times New Roman" w:cs="Times New Roman"/>
          <w:sz w:val="24"/>
          <w:szCs w:val="24"/>
        </w:rPr>
        <w:t xml:space="preserve">nucleotides </w:t>
      </w:r>
      <w:r w:rsidR="001234A8" w:rsidRPr="001234A8">
        <w:rPr>
          <w:rFonts w:ascii="Times New Roman" w:hAnsi="Times New Roman" w:cs="Times New Roman"/>
          <w:sz w:val="24"/>
          <w:szCs w:val="24"/>
        </w:rPr>
        <w:t>3’339’825</w:t>
      </w:r>
      <w:r w:rsidR="00D57B57" w:rsidRPr="001234A8">
        <w:rPr>
          <w:rFonts w:ascii="Times New Roman" w:hAnsi="Times New Roman" w:cs="Times New Roman"/>
          <w:sz w:val="24"/>
          <w:szCs w:val="24"/>
        </w:rPr>
        <w:t xml:space="preserve"> to </w:t>
      </w:r>
      <w:r w:rsidR="00D57B57" w:rsidRPr="0091427C">
        <w:rPr>
          <w:rFonts w:ascii="Times New Roman" w:hAnsi="Times New Roman" w:cs="Times New Roman"/>
          <w:sz w:val="24"/>
          <w:szCs w:val="24"/>
        </w:rPr>
        <w:t xml:space="preserve">3’345’246 of the </w:t>
      </w:r>
      <w:r w:rsidR="00D57B57" w:rsidRPr="0091427C">
        <w:rPr>
          <w:rFonts w:ascii="Times New Roman" w:hAnsi="Times New Roman" w:cs="Times New Roman"/>
          <w:i/>
          <w:sz w:val="24"/>
          <w:szCs w:val="24"/>
        </w:rPr>
        <w:t xml:space="preserve">K. pneumoniae </w:t>
      </w:r>
      <w:r w:rsidR="00D57B57" w:rsidRPr="0091427C">
        <w:rPr>
          <w:rFonts w:ascii="Times New Roman" w:hAnsi="Times New Roman" w:cs="Times New Roman"/>
          <w:sz w:val="24"/>
          <w:szCs w:val="24"/>
        </w:rPr>
        <w:t xml:space="preserve">reference genome </w:t>
      </w:r>
      <w:r w:rsidR="00075E28" w:rsidRPr="0091427C">
        <w:rPr>
          <w:rFonts w:ascii="Times New Roman" w:hAnsi="Times New Roman" w:cs="Times New Roman"/>
          <w:sz w:val="24"/>
          <w:szCs w:val="24"/>
        </w:rPr>
        <w:t>(Fig.</w:t>
      </w:r>
      <w:r w:rsidR="00BC2922" w:rsidRPr="0091427C">
        <w:rPr>
          <w:rFonts w:ascii="Times New Roman" w:hAnsi="Times New Roman" w:cs="Times New Roman"/>
          <w:sz w:val="24"/>
          <w:szCs w:val="24"/>
        </w:rPr>
        <w:t xml:space="preserve"> 1)</w:t>
      </w:r>
      <w:r w:rsidR="00C313F3" w:rsidRPr="0091427C">
        <w:rPr>
          <w:rFonts w:ascii="Times New Roman" w:hAnsi="Times New Roman" w:cs="Times New Roman"/>
          <w:sz w:val="24"/>
          <w:szCs w:val="24"/>
        </w:rPr>
        <w:t>.</w:t>
      </w:r>
      <w:r w:rsidR="00C0667A" w:rsidRPr="0091427C">
        <w:rPr>
          <w:rFonts w:ascii="Times New Roman" w:hAnsi="Times New Roman" w:cs="Times New Roman"/>
          <w:sz w:val="24"/>
          <w:szCs w:val="24"/>
        </w:rPr>
        <w:t xml:space="preserve"> </w:t>
      </w:r>
      <w:r w:rsidR="00F52B26" w:rsidRPr="0091427C">
        <w:rPr>
          <w:rFonts w:ascii="Times New Roman" w:hAnsi="Times New Roman" w:cs="Times New Roman"/>
          <w:sz w:val="24"/>
          <w:szCs w:val="24"/>
        </w:rPr>
        <w:t>As a proof of concept, w</w:t>
      </w:r>
      <w:r w:rsidR="00CC5706" w:rsidRPr="0091427C">
        <w:rPr>
          <w:rFonts w:ascii="Times New Roman" w:hAnsi="Times New Roman" w:cs="Times New Roman"/>
          <w:sz w:val="24"/>
          <w:szCs w:val="24"/>
        </w:rPr>
        <w:t xml:space="preserve">e also tested </w:t>
      </w:r>
      <w:r w:rsidRPr="0091427C">
        <w:rPr>
          <w:rFonts w:ascii="Times New Roman" w:hAnsi="Times New Roman" w:cs="Times New Roman"/>
          <w:sz w:val="24"/>
          <w:szCs w:val="24"/>
        </w:rPr>
        <w:t>9</w:t>
      </w:r>
      <w:r w:rsidR="00CC5706" w:rsidRPr="0091427C">
        <w:rPr>
          <w:rFonts w:ascii="Times New Roman" w:hAnsi="Times New Roman" w:cs="Times New Roman"/>
          <w:sz w:val="24"/>
          <w:szCs w:val="24"/>
        </w:rPr>
        <w:t xml:space="preserve"> </w:t>
      </w:r>
      <w:r w:rsidR="00D37E2B" w:rsidRPr="0091427C">
        <w:rPr>
          <w:rFonts w:ascii="Times New Roman" w:hAnsi="Times New Roman" w:cs="Times New Roman"/>
          <w:sz w:val="24"/>
          <w:szCs w:val="24"/>
        </w:rPr>
        <w:t xml:space="preserve">Col-R </w:t>
      </w:r>
      <w:r w:rsidR="000E2416" w:rsidRPr="00520AEF">
        <w:rPr>
          <w:rFonts w:ascii="Times New Roman" w:hAnsi="Times New Roman" w:cs="Times New Roman"/>
          <w:i/>
          <w:sz w:val="24"/>
          <w:szCs w:val="24"/>
        </w:rPr>
        <w:t>K. pneumoniae</w:t>
      </w:r>
      <w:r w:rsidR="00C43269" w:rsidRPr="00520AEF">
        <w:rPr>
          <w:rFonts w:ascii="Times New Roman" w:hAnsi="Times New Roman" w:cs="Times New Roman"/>
          <w:sz w:val="24"/>
          <w:szCs w:val="24"/>
        </w:rPr>
        <w:t xml:space="preserve"> strains</w:t>
      </w:r>
      <w:r w:rsidR="00D37E2B" w:rsidRPr="00520AEF">
        <w:rPr>
          <w:rFonts w:ascii="Times New Roman" w:hAnsi="Times New Roman" w:cs="Times New Roman"/>
          <w:sz w:val="24"/>
          <w:szCs w:val="24"/>
        </w:rPr>
        <w:t xml:space="preserve"> and </w:t>
      </w:r>
      <w:r w:rsidR="0071207F" w:rsidRPr="00520AEF">
        <w:rPr>
          <w:rFonts w:ascii="Times New Roman" w:hAnsi="Times New Roman" w:cs="Times New Roman"/>
          <w:sz w:val="24"/>
          <w:szCs w:val="24"/>
        </w:rPr>
        <w:t>2</w:t>
      </w:r>
      <w:r w:rsidR="00D37E2B" w:rsidRPr="00520AEF">
        <w:rPr>
          <w:rFonts w:ascii="Times New Roman" w:hAnsi="Times New Roman" w:cs="Times New Roman"/>
          <w:sz w:val="24"/>
          <w:szCs w:val="24"/>
        </w:rPr>
        <w:t xml:space="preserve"> </w:t>
      </w:r>
      <w:r w:rsidRPr="00520AEF">
        <w:rPr>
          <w:rFonts w:ascii="Times New Roman" w:hAnsi="Times New Roman" w:cs="Times New Roman"/>
          <w:sz w:val="24"/>
          <w:szCs w:val="24"/>
        </w:rPr>
        <w:t xml:space="preserve">that </w:t>
      </w:r>
      <w:r w:rsidR="00392FBF" w:rsidRPr="00520AEF">
        <w:rPr>
          <w:rFonts w:ascii="Times New Roman" w:hAnsi="Times New Roman" w:cs="Times New Roman"/>
          <w:sz w:val="24"/>
          <w:szCs w:val="24"/>
        </w:rPr>
        <w:t>were</w:t>
      </w:r>
      <w:r w:rsidRPr="00520AEF">
        <w:rPr>
          <w:rFonts w:ascii="Times New Roman" w:hAnsi="Times New Roman" w:cs="Times New Roman"/>
          <w:sz w:val="24"/>
          <w:szCs w:val="24"/>
        </w:rPr>
        <w:t xml:space="preserve"> </w:t>
      </w:r>
      <w:r w:rsidR="00D37E2B" w:rsidRPr="00520AEF">
        <w:rPr>
          <w:rFonts w:ascii="Times New Roman" w:hAnsi="Times New Roman" w:cs="Times New Roman"/>
          <w:sz w:val="24"/>
          <w:szCs w:val="24"/>
        </w:rPr>
        <w:t xml:space="preserve">fully-susceptible to polymyxins. As expected, the two groups of </w:t>
      </w:r>
      <w:r w:rsidR="001B11D3" w:rsidRPr="00520AEF">
        <w:rPr>
          <w:rFonts w:ascii="Times New Roman" w:hAnsi="Times New Roman" w:cs="Times New Roman"/>
          <w:i/>
          <w:sz w:val="24"/>
          <w:szCs w:val="24"/>
        </w:rPr>
        <w:t>K. pneumoniae</w:t>
      </w:r>
      <w:r w:rsidR="001B11D3" w:rsidRPr="00520AEF">
        <w:rPr>
          <w:rFonts w:ascii="Times New Roman" w:hAnsi="Times New Roman" w:cs="Times New Roman"/>
          <w:sz w:val="24"/>
          <w:szCs w:val="24"/>
        </w:rPr>
        <w:t xml:space="preserve"> </w:t>
      </w:r>
      <w:r w:rsidR="00D37E2B" w:rsidRPr="00520AEF">
        <w:rPr>
          <w:rFonts w:ascii="Times New Roman" w:hAnsi="Times New Roman" w:cs="Times New Roman"/>
          <w:sz w:val="24"/>
          <w:szCs w:val="24"/>
        </w:rPr>
        <w:t xml:space="preserve">isolates </w:t>
      </w:r>
      <w:r w:rsidR="00FD1488" w:rsidRPr="00520AEF">
        <w:rPr>
          <w:rFonts w:ascii="Times New Roman" w:hAnsi="Times New Roman" w:cs="Times New Roman"/>
          <w:sz w:val="24"/>
          <w:szCs w:val="24"/>
        </w:rPr>
        <w:t>yielded</w:t>
      </w:r>
      <w:r w:rsidR="00D37E2B" w:rsidRPr="00520AEF">
        <w:rPr>
          <w:rFonts w:ascii="Times New Roman" w:hAnsi="Times New Roman" w:cs="Times New Roman"/>
          <w:sz w:val="24"/>
          <w:szCs w:val="24"/>
        </w:rPr>
        <w:t xml:space="preserve"> PCR product</w:t>
      </w:r>
      <w:r w:rsidRPr="00520AEF">
        <w:rPr>
          <w:rFonts w:ascii="Times New Roman" w:hAnsi="Times New Roman" w:cs="Times New Roman"/>
          <w:sz w:val="24"/>
          <w:szCs w:val="24"/>
        </w:rPr>
        <w:t>s</w:t>
      </w:r>
      <w:r w:rsidR="00D37E2B" w:rsidRPr="00520AEF">
        <w:rPr>
          <w:rFonts w:ascii="Times New Roman" w:hAnsi="Times New Roman" w:cs="Times New Roman"/>
          <w:sz w:val="24"/>
          <w:szCs w:val="24"/>
        </w:rPr>
        <w:t xml:space="preserve"> </w:t>
      </w:r>
      <w:r w:rsidR="005F5E0F" w:rsidRPr="00520AEF">
        <w:rPr>
          <w:rFonts w:ascii="Times New Roman" w:hAnsi="Times New Roman" w:cs="Times New Roman"/>
          <w:sz w:val="24"/>
          <w:szCs w:val="24"/>
        </w:rPr>
        <w:t xml:space="preserve">of </w:t>
      </w:r>
      <w:r w:rsidRPr="00520AEF">
        <w:rPr>
          <w:rFonts w:ascii="Times New Roman" w:hAnsi="Times New Roman" w:cs="Times New Roman"/>
          <w:sz w:val="24"/>
          <w:szCs w:val="24"/>
        </w:rPr>
        <w:t>~</w:t>
      </w:r>
      <w:r w:rsidR="0026316A" w:rsidRPr="00520AEF">
        <w:rPr>
          <w:rFonts w:ascii="Times New Roman" w:hAnsi="Times New Roman" w:cs="Times New Roman"/>
          <w:sz w:val="24"/>
          <w:szCs w:val="24"/>
        </w:rPr>
        <w:t>6-</w:t>
      </w:r>
      <w:r w:rsidR="007B60DF" w:rsidRPr="00520AEF">
        <w:rPr>
          <w:rFonts w:ascii="Times New Roman" w:hAnsi="Times New Roman" w:cs="Times New Roman"/>
          <w:sz w:val="24"/>
          <w:szCs w:val="24"/>
        </w:rPr>
        <w:t>k</w:t>
      </w:r>
      <w:r w:rsidRPr="00520AEF">
        <w:rPr>
          <w:rFonts w:ascii="Times New Roman" w:hAnsi="Times New Roman" w:cs="Times New Roman"/>
          <w:sz w:val="24"/>
          <w:szCs w:val="24"/>
        </w:rPr>
        <w:t>b</w:t>
      </w:r>
      <w:r w:rsidR="00F609BF" w:rsidRPr="00520AEF">
        <w:rPr>
          <w:rFonts w:ascii="Times New Roman" w:hAnsi="Times New Roman" w:cs="Times New Roman"/>
          <w:sz w:val="24"/>
          <w:szCs w:val="24"/>
        </w:rPr>
        <w:t xml:space="preserve"> (</w:t>
      </w:r>
      <w:r w:rsidR="008C7DEB" w:rsidRPr="00520AEF">
        <w:rPr>
          <w:rFonts w:ascii="Times New Roman" w:hAnsi="Times New Roman" w:cs="Times New Roman"/>
          <w:sz w:val="24"/>
          <w:szCs w:val="24"/>
        </w:rPr>
        <w:t>Supplementary</w:t>
      </w:r>
      <w:r w:rsidR="00D37E2B" w:rsidRPr="00520AEF">
        <w:rPr>
          <w:rFonts w:ascii="Times New Roman" w:hAnsi="Times New Roman" w:cs="Times New Roman"/>
          <w:sz w:val="24"/>
          <w:szCs w:val="24"/>
        </w:rPr>
        <w:t xml:space="preserve"> Fig</w:t>
      </w:r>
      <w:r w:rsidR="00494288" w:rsidRPr="00520AEF">
        <w:rPr>
          <w:rFonts w:ascii="Times New Roman" w:hAnsi="Times New Roman" w:cs="Times New Roman"/>
          <w:sz w:val="24"/>
          <w:szCs w:val="24"/>
        </w:rPr>
        <w:t>.</w:t>
      </w:r>
      <w:r w:rsidR="00676204" w:rsidRPr="00520AEF">
        <w:rPr>
          <w:rFonts w:ascii="Times New Roman" w:hAnsi="Times New Roman" w:cs="Times New Roman"/>
          <w:sz w:val="24"/>
          <w:szCs w:val="24"/>
        </w:rPr>
        <w:t xml:space="preserve"> </w:t>
      </w:r>
      <w:r w:rsidR="00494288" w:rsidRPr="00520AEF">
        <w:rPr>
          <w:rFonts w:ascii="Times New Roman" w:hAnsi="Times New Roman" w:cs="Times New Roman"/>
          <w:sz w:val="24"/>
          <w:szCs w:val="24"/>
        </w:rPr>
        <w:t>S</w:t>
      </w:r>
      <w:r w:rsidR="00676204" w:rsidRPr="00520AEF">
        <w:rPr>
          <w:rFonts w:ascii="Times New Roman" w:hAnsi="Times New Roman" w:cs="Times New Roman"/>
          <w:sz w:val="24"/>
          <w:szCs w:val="24"/>
        </w:rPr>
        <w:t>3</w:t>
      </w:r>
      <w:r w:rsidR="00D37E2B" w:rsidRPr="00520AEF">
        <w:rPr>
          <w:rFonts w:ascii="Times New Roman" w:hAnsi="Times New Roman" w:cs="Times New Roman"/>
          <w:sz w:val="24"/>
          <w:szCs w:val="24"/>
        </w:rPr>
        <w:t>),</w:t>
      </w:r>
      <w:r w:rsidR="00D37E2B" w:rsidRPr="0091427C">
        <w:rPr>
          <w:rFonts w:ascii="Times New Roman" w:hAnsi="Times New Roman" w:cs="Times New Roman"/>
          <w:sz w:val="24"/>
          <w:szCs w:val="24"/>
        </w:rPr>
        <w:t xml:space="preserve"> </w:t>
      </w:r>
      <w:r w:rsidR="00661B33" w:rsidRPr="0091427C">
        <w:rPr>
          <w:rFonts w:ascii="Times New Roman" w:hAnsi="Times New Roman" w:cs="Times New Roman"/>
          <w:sz w:val="24"/>
          <w:szCs w:val="24"/>
        </w:rPr>
        <w:t>and</w:t>
      </w:r>
      <w:r w:rsidR="00D37E2B" w:rsidRPr="0091427C">
        <w:rPr>
          <w:rFonts w:ascii="Times New Roman" w:hAnsi="Times New Roman" w:cs="Times New Roman"/>
          <w:sz w:val="24"/>
          <w:szCs w:val="24"/>
        </w:rPr>
        <w:t xml:space="preserve"> DNA sequencing </w:t>
      </w:r>
      <w:r w:rsidR="0091427C">
        <w:rPr>
          <w:rFonts w:ascii="Times New Roman" w:hAnsi="Times New Roman" w:cs="Times New Roman"/>
          <w:sz w:val="24"/>
          <w:szCs w:val="24"/>
        </w:rPr>
        <w:t>using</w:t>
      </w:r>
      <w:r w:rsidR="00D2628B" w:rsidRPr="0091427C">
        <w:rPr>
          <w:rFonts w:ascii="Times New Roman" w:hAnsi="Times New Roman" w:cs="Times New Roman"/>
          <w:sz w:val="24"/>
          <w:szCs w:val="24"/>
        </w:rPr>
        <w:t xml:space="preserve"> primers </w:t>
      </w:r>
      <w:proofErr w:type="spellStart"/>
      <w:r w:rsidR="00D2628B" w:rsidRPr="0091427C">
        <w:rPr>
          <w:rFonts w:ascii="Times New Roman" w:hAnsi="Times New Roman" w:cs="Times New Roman"/>
          <w:bCs/>
          <w:i/>
          <w:iCs/>
          <w:sz w:val="24"/>
          <w:szCs w:val="24"/>
        </w:rPr>
        <w:t>mgrB</w:t>
      </w:r>
      <w:r w:rsidR="00D2628B" w:rsidRPr="0091427C">
        <w:rPr>
          <w:rFonts w:ascii="Times New Roman" w:hAnsi="Times New Roman" w:cs="Times New Roman"/>
          <w:bCs/>
          <w:sz w:val="24"/>
          <w:szCs w:val="24"/>
        </w:rPr>
        <w:t>Δ</w:t>
      </w:r>
      <w:proofErr w:type="spellEnd"/>
      <w:r w:rsidR="00D2628B" w:rsidRPr="0091427C">
        <w:rPr>
          <w:rFonts w:ascii="Times New Roman" w:hAnsi="Times New Roman" w:cs="Times New Roman"/>
          <w:bCs/>
          <w:sz w:val="24"/>
          <w:szCs w:val="24"/>
        </w:rPr>
        <w:t>-FW</w:t>
      </w:r>
      <w:r w:rsidR="00D2628B" w:rsidRPr="0091427C">
        <w:rPr>
          <w:rFonts w:ascii="Times New Roman" w:hAnsi="Times New Roman" w:cs="Times New Roman"/>
          <w:sz w:val="24"/>
          <w:szCs w:val="24"/>
        </w:rPr>
        <w:t xml:space="preserve"> and </w:t>
      </w:r>
      <w:proofErr w:type="spellStart"/>
      <w:r w:rsidR="00D2628B" w:rsidRPr="0091427C">
        <w:rPr>
          <w:rFonts w:ascii="Times New Roman" w:hAnsi="Times New Roman" w:cs="Times New Roman"/>
          <w:bCs/>
          <w:i/>
          <w:iCs/>
          <w:sz w:val="24"/>
          <w:szCs w:val="24"/>
        </w:rPr>
        <w:t>mgrB</w:t>
      </w:r>
      <w:r w:rsidR="00D2628B" w:rsidRPr="0091427C">
        <w:rPr>
          <w:rFonts w:ascii="Times New Roman" w:hAnsi="Times New Roman" w:cs="Times New Roman"/>
          <w:bCs/>
          <w:sz w:val="24"/>
          <w:szCs w:val="24"/>
        </w:rPr>
        <w:t>Δ</w:t>
      </w:r>
      <w:proofErr w:type="spellEnd"/>
      <w:r w:rsidR="00D2628B" w:rsidRPr="0091427C">
        <w:rPr>
          <w:rFonts w:ascii="Times New Roman" w:hAnsi="Times New Roman" w:cs="Times New Roman"/>
          <w:bCs/>
          <w:sz w:val="24"/>
          <w:szCs w:val="24"/>
        </w:rPr>
        <w:t xml:space="preserve">-RII </w:t>
      </w:r>
      <w:r w:rsidR="00D57B57" w:rsidRPr="0091427C">
        <w:rPr>
          <w:rFonts w:ascii="Times New Roman" w:hAnsi="Times New Roman" w:cs="Times New Roman"/>
          <w:sz w:val="24"/>
          <w:szCs w:val="24"/>
        </w:rPr>
        <w:t>confirmed that the regions flanking the 5.4-kb Δ</w:t>
      </w:r>
      <w:r w:rsidR="00D57B57" w:rsidRPr="0091427C">
        <w:rPr>
          <w:rFonts w:ascii="Times New Roman" w:hAnsi="Times New Roman" w:cs="Times New Roman"/>
          <w:i/>
          <w:sz w:val="24"/>
          <w:szCs w:val="24"/>
        </w:rPr>
        <w:t>mgrB</w:t>
      </w:r>
      <w:r w:rsidR="00D57B57" w:rsidRPr="0091427C">
        <w:rPr>
          <w:rFonts w:ascii="Times New Roman" w:hAnsi="Times New Roman" w:cs="Times New Roman"/>
          <w:sz w:val="24"/>
          <w:szCs w:val="24"/>
        </w:rPr>
        <w:t xml:space="preserve"> locus were identical to both 96R-Kp and </w:t>
      </w:r>
      <w:r w:rsidR="00D57B57" w:rsidRPr="0091427C">
        <w:rPr>
          <w:rFonts w:ascii="Times New Roman" w:hAnsi="Times New Roman" w:cs="Times New Roman"/>
          <w:i/>
          <w:sz w:val="24"/>
          <w:szCs w:val="24"/>
        </w:rPr>
        <w:t xml:space="preserve">K. pneumoniae </w:t>
      </w:r>
      <w:r w:rsidR="00D57B57" w:rsidRPr="0091427C">
        <w:rPr>
          <w:rFonts w:ascii="Times New Roman" w:hAnsi="Times New Roman" w:cs="Times New Roman"/>
          <w:sz w:val="24"/>
          <w:szCs w:val="24"/>
        </w:rPr>
        <w:t>RJF999</w:t>
      </w:r>
      <w:r w:rsidR="00CC5706" w:rsidRPr="0091427C">
        <w:rPr>
          <w:rFonts w:ascii="Times New Roman" w:hAnsi="Times New Roman" w:cs="Times New Roman"/>
          <w:sz w:val="24"/>
          <w:szCs w:val="24"/>
        </w:rPr>
        <w:t>.</w:t>
      </w:r>
      <w:r w:rsidR="00BC2922" w:rsidRPr="0091427C">
        <w:rPr>
          <w:rFonts w:ascii="Times New Roman" w:hAnsi="Times New Roman" w:cs="Times New Roman"/>
          <w:sz w:val="24"/>
          <w:szCs w:val="24"/>
        </w:rPr>
        <w:t xml:space="preserve"> </w:t>
      </w:r>
    </w:p>
    <w:p w:rsidR="002E4709" w:rsidRPr="0091427C" w:rsidRDefault="009D6408" w:rsidP="001961C2">
      <w:pPr>
        <w:spacing w:after="0" w:line="480" w:lineRule="auto"/>
        <w:ind w:firstLine="708"/>
        <w:jc w:val="both"/>
        <w:rPr>
          <w:rFonts w:ascii="Times New Roman" w:hAnsi="Times New Roman" w:cs="Times New Roman"/>
          <w:sz w:val="24"/>
          <w:szCs w:val="24"/>
        </w:rPr>
      </w:pPr>
      <w:r w:rsidRPr="0091427C">
        <w:rPr>
          <w:rFonts w:ascii="Times New Roman" w:hAnsi="Times New Roman" w:cs="Times New Roman"/>
          <w:sz w:val="24"/>
          <w:szCs w:val="24"/>
        </w:rPr>
        <w:t>T</w:t>
      </w:r>
      <w:r w:rsidR="00042E76" w:rsidRPr="0091427C">
        <w:rPr>
          <w:rFonts w:ascii="Times New Roman" w:hAnsi="Times New Roman" w:cs="Times New Roman"/>
          <w:sz w:val="24"/>
          <w:szCs w:val="24"/>
        </w:rPr>
        <w:t>his is the first study reporting</w:t>
      </w:r>
      <w:r w:rsidR="00042E76" w:rsidRPr="0091427C">
        <w:rPr>
          <w:rFonts w:ascii="Times New Roman" w:hAnsi="Times New Roman" w:cs="Times New Roman"/>
          <w:i/>
          <w:sz w:val="24"/>
          <w:szCs w:val="24"/>
        </w:rPr>
        <w:t xml:space="preserve"> </w:t>
      </w:r>
      <w:r w:rsidR="00042E76" w:rsidRPr="0091427C">
        <w:rPr>
          <w:rFonts w:ascii="Times New Roman" w:hAnsi="Times New Roman" w:cs="Times New Roman"/>
          <w:sz w:val="24"/>
          <w:szCs w:val="24"/>
        </w:rPr>
        <w:t xml:space="preserve">the </w:t>
      </w:r>
      <w:r w:rsidR="00AF2A18" w:rsidRPr="0091427C">
        <w:rPr>
          <w:rFonts w:ascii="Times New Roman" w:hAnsi="Times New Roman" w:cs="Times New Roman"/>
          <w:sz w:val="24"/>
          <w:szCs w:val="24"/>
        </w:rPr>
        <w:t>WGS</w:t>
      </w:r>
      <w:r w:rsidR="00042E76" w:rsidRPr="0091427C">
        <w:rPr>
          <w:rFonts w:ascii="Times New Roman" w:hAnsi="Times New Roman" w:cs="Times New Roman"/>
          <w:sz w:val="24"/>
          <w:szCs w:val="24"/>
        </w:rPr>
        <w:t xml:space="preserve"> of a </w:t>
      </w:r>
      <w:r w:rsidR="00D2628B" w:rsidRPr="0091427C">
        <w:rPr>
          <w:rFonts w:ascii="Times New Roman" w:hAnsi="Times New Roman" w:cs="Times New Roman"/>
          <w:sz w:val="24"/>
          <w:szCs w:val="24"/>
        </w:rPr>
        <w:t xml:space="preserve">not previously reported and unusual </w:t>
      </w:r>
      <w:r w:rsidR="00AF2A18" w:rsidRPr="0091427C">
        <w:rPr>
          <w:rFonts w:ascii="Times New Roman" w:hAnsi="Times New Roman" w:cs="Times New Roman"/>
          <w:sz w:val="24"/>
          <w:szCs w:val="24"/>
        </w:rPr>
        <w:t xml:space="preserve">Col-R </w:t>
      </w:r>
      <w:r w:rsidR="00042E76" w:rsidRPr="0091427C">
        <w:rPr>
          <w:rFonts w:ascii="Times New Roman" w:hAnsi="Times New Roman" w:cs="Times New Roman"/>
          <w:i/>
          <w:sz w:val="24"/>
          <w:szCs w:val="24"/>
        </w:rPr>
        <w:t>K. pneumoniae</w:t>
      </w:r>
      <w:r w:rsidR="00042E76" w:rsidRPr="0091427C">
        <w:rPr>
          <w:rFonts w:ascii="Times New Roman" w:hAnsi="Times New Roman" w:cs="Times New Roman"/>
          <w:sz w:val="24"/>
          <w:szCs w:val="24"/>
        </w:rPr>
        <w:t xml:space="preserve"> lacking a large region </w:t>
      </w:r>
      <w:r w:rsidR="00BA7186" w:rsidRPr="0091427C">
        <w:rPr>
          <w:rFonts w:ascii="Times New Roman" w:hAnsi="Times New Roman" w:cs="Times New Roman"/>
          <w:sz w:val="24"/>
          <w:szCs w:val="24"/>
        </w:rPr>
        <w:t>within</w:t>
      </w:r>
      <w:r w:rsidR="00042E76" w:rsidRPr="0091427C">
        <w:rPr>
          <w:rFonts w:ascii="Times New Roman" w:hAnsi="Times New Roman" w:cs="Times New Roman"/>
          <w:sz w:val="24"/>
          <w:szCs w:val="24"/>
        </w:rPr>
        <w:t xml:space="preserve"> the </w:t>
      </w:r>
      <w:r w:rsidR="00042E76" w:rsidRPr="0091427C">
        <w:rPr>
          <w:rFonts w:ascii="Times New Roman" w:hAnsi="Times New Roman" w:cs="Times New Roman"/>
          <w:i/>
          <w:sz w:val="24"/>
          <w:szCs w:val="24"/>
        </w:rPr>
        <w:t>mgrB</w:t>
      </w:r>
      <w:r w:rsidR="00BA7186" w:rsidRPr="0091427C">
        <w:rPr>
          <w:rFonts w:ascii="Times New Roman" w:hAnsi="Times New Roman" w:cs="Times New Roman"/>
          <w:i/>
          <w:sz w:val="24"/>
          <w:szCs w:val="24"/>
        </w:rPr>
        <w:t xml:space="preserve"> </w:t>
      </w:r>
      <w:r w:rsidR="00BA7186" w:rsidRPr="0091427C">
        <w:rPr>
          <w:rFonts w:ascii="Times New Roman" w:hAnsi="Times New Roman" w:cs="Times New Roman"/>
          <w:sz w:val="24"/>
          <w:szCs w:val="24"/>
        </w:rPr>
        <w:t>locus</w:t>
      </w:r>
      <w:r w:rsidR="00042E76" w:rsidRPr="0091427C">
        <w:rPr>
          <w:rFonts w:ascii="Times New Roman" w:hAnsi="Times New Roman" w:cs="Times New Roman"/>
          <w:sz w:val="24"/>
          <w:szCs w:val="24"/>
        </w:rPr>
        <w:t>, thus providing detailed knowledge on the chromosomal location and genetic environment of the excised site.</w:t>
      </w:r>
      <w:r w:rsidR="005B2BAD" w:rsidRPr="0091427C">
        <w:rPr>
          <w:rFonts w:ascii="Times New Roman" w:hAnsi="Times New Roman" w:cs="Times New Roman"/>
          <w:sz w:val="24"/>
          <w:szCs w:val="24"/>
        </w:rPr>
        <w:t xml:space="preserve"> </w:t>
      </w:r>
      <w:r w:rsidR="001408B5" w:rsidRPr="0091427C">
        <w:rPr>
          <w:rFonts w:ascii="Times New Roman" w:hAnsi="Times New Roman" w:cs="Times New Roman"/>
          <w:sz w:val="24"/>
          <w:szCs w:val="24"/>
        </w:rPr>
        <w:t xml:space="preserve">We </w:t>
      </w:r>
      <w:r w:rsidR="00D2628B" w:rsidRPr="0091427C">
        <w:rPr>
          <w:rFonts w:ascii="Times New Roman" w:hAnsi="Times New Roman" w:cs="Times New Roman"/>
          <w:sz w:val="24"/>
          <w:szCs w:val="24"/>
        </w:rPr>
        <w:t>are</w:t>
      </w:r>
      <w:r w:rsidR="001408B5" w:rsidRPr="0091427C">
        <w:rPr>
          <w:rFonts w:ascii="Times New Roman" w:hAnsi="Times New Roman" w:cs="Times New Roman"/>
          <w:sz w:val="24"/>
          <w:szCs w:val="24"/>
        </w:rPr>
        <w:t xml:space="preserve"> unable to define </w:t>
      </w:r>
      <w:r w:rsidR="00A10363" w:rsidRPr="0091427C">
        <w:rPr>
          <w:rFonts w:ascii="Times New Roman" w:hAnsi="Times New Roman" w:cs="Times New Roman"/>
          <w:sz w:val="24"/>
          <w:szCs w:val="24"/>
        </w:rPr>
        <w:t xml:space="preserve">either </w:t>
      </w:r>
      <w:r w:rsidR="001408B5" w:rsidRPr="0091427C">
        <w:rPr>
          <w:rFonts w:ascii="Times New Roman" w:hAnsi="Times New Roman" w:cs="Times New Roman"/>
          <w:sz w:val="24"/>
          <w:szCs w:val="24"/>
        </w:rPr>
        <w:t>the mechanism</w:t>
      </w:r>
      <w:r w:rsidR="00C43269" w:rsidRPr="0091427C">
        <w:rPr>
          <w:rFonts w:ascii="Times New Roman" w:hAnsi="Times New Roman" w:cs="Times New Roman"/>
          <w:sz w:val="24"/>
          <w:szCs w:val="24"/>
        </w:rPr>
        <w:t xml:space="preserve"> </w:t>
      </w:r>
      <w:r w:rsidR="00A10363" w:rsidRPr="0091427C">
        <w:rPr>
          <w:rFonts w:ascii="Times New Roman" w:hAnsi="Times New Roman" w:cs="Times New Roman"/>
          <w:sz w:val="24"/>
          <w:szCs w:val="24"/>
        </w:rPr>
        <w:t xml:space="preserve">responsible for the deletion </w:t>
      </w:r>
      <w:r w:rsidR="00C43269" w:rsidRPr="0091427C">
        <w:rPr>
          <w:rFonts w:ascii="Times New Roman" w:hAnsi="Times New Roman" w:cs="Times New Roman"/>
          <w:sz w:val="24"/>
          <w:szCs w:val="24"/>
        </w:rPr>
        <w:t xml:space="preserve">and the </w:t>
      </w:r>
      <w:r w:rsidR="00F609BF" w:rsidRPr="0091427C">
        <w:rPr>
          <w:rFonts w:ascii="Times New Roman" w:hAnsi="Times New Roman" w:cs="Times New Roman"/>
          <w:sz w:val="24"/>
          <w:szCs w:val="24"/>
        </w:rPr>
        <w:t>benefit</w:t>
      </w:r>
      <w:r w:rsidR="00C43269" w:rsidRPr="0091427C">
        <w:rPr>
          <w:rFonts w:ascii="Times New Roman" w:hAnsi="Times New Roman" w:cs="Times New Roman"/>
          <w:sz w:val="24"/>
          <w:szCs w:val="24"/>
        </w:rPr>
        <w:t xml:space="preserve"> for </w:t>
      </w:r>
      <w:r w:rsidR="00C43269" w:rsidRPr="0091427C">
        <w:rPr>
          <w:rFonts w:ascii="Times New Roman" w:hAnsi="Times New Roman" w:cs="Times New Roman"/>
          <w:i/>
          <w:sz w:val="24"/>
          <w:szCs w:val="24"/>
        </w:rPr>
        <w:t>K. pneumoniae</w:t>
      </w:r>
      <w:r w:rsidR="00C43269" w:rsidRPr="0091427C">
        <w:rPr>
          <w:rFonts w:ascii="Times New Roman" w:hAnsi="Times New Roman" w:cs="Times New Roman"/>
          <w:sz w:val="24"/>
          <w:szCs w:val="24"/>
        </w:rPr>
        <w:t xml:space="preserve"> of having such an important deletion</w:t>
      </w:r>
      <w:r w:rsidR="00D2628B" w:rsidRPr="0091427C">
        <w:rPr>
          <w:rFonts w:ascii="Times New Roman" w:hAnsi="Times New Roman" w:cs="Times New Roman"/>
          <w:sz w:val="24"/>
          <w:szCs w:val="24"/>
        </w:rPr>
        <w:t xml:space="preserve"> in a highly conserved </w:t>
      </w:r>
      <w:r w:rsidR="007A467C" w:rsidRPr="0091427C">
        <w:rPr>
          <w:rFonts w:ascii="Times New Roman" w:hAnsi="Times New Roman" w:cs="Times New Roman"/>
          <w:sz w:val="24"/>
          <w:szCs w:val="24"/>
        </w:rPr>
        <w:t xml:space="preserve">chromosomal </w:t>
      </w:r>
      <w:r w:rsidR="00D2628B" w:rsidRPr="0091427C">
        <w:rPr>
          <w:rFonts w:ascii="Times New Roman" w:hAnsi="Times New Roman" w:cs="Times New Roman"/>
          <w:sz w:val="24"/>
          <w:szCs w:val="24"/>
        </w:rPr>
        <w:t>locus</w:t>
      </w:r>
      <w:r w:rsidR="00C43269" w:rsidRPr="0091427C">
        <w:rPr>
          <w:rFonts w:ascii="Times New Roman" w:hAnsi="Times New Roman" w:cs="Times New Roman"/>
          <w:sz w:val="24"/>
          <w:szCs w:val="24"/>
        </w:rPr>
        <w:t xml:space="preserve">. </w:t>
      </w:r>
      <w:r w:rsidR="001408B5" w:rsidRPr="0091427C">
        <w:rPr>
          <w:rFonts w:ascii="Times New Roman" w:hAnsi="Times New Roman" w:cs="Times New Roman"/>
          <w:sz w:val="24"/>
          <w:szCs w:val="24"/>
        </w:rPr>
        <w:t xml:space="preserve">However, </w:t>
      </w:r>
      <w:r w:rsidR="00C43269" w:rsidRPr="0091427C">
        <w:rPr>
          <w:rFonts w:ascii="Times New Roman" w:hAnsi="Times New Roman" w:cs="Times New Roman"/>
          <w:sz w:val="24"/>
          <w:szCs w:val="24"/>
        </w:rPr>
        <w:t xml:space="preserve">the implementation of </w:t>
      </w:r>
      <w:r w:rsidR="00D2628B" w:rsidRPr="0091427C">
        <w:rPr>
          <w:rFonts w:ascii="Times New Roman" w:hAnsi="Times New Roman" w:cs="Times New Roman"/>
          <w:sz w:val="24"/>
          <w:szCs w:val="24"/>
        </w:rPr>
        <w:t>our</w:t>
      </w:r>
      <w:r w:rsidR="00C43269" w:rsidRPr="0091427C">
        <w:rPr>
          <w:rFonts w:ascii="Times New Roman" w:hAnsi="Times New Roman" w:cs="Times New Roman"/>
          <w:sz w:val="24"/>
          <w:szCs w:val="24"/>
        </w:rPr>
        <w:t xml:space="preserve"> new primers </w:t>
      </w:r>
      <w:r w:rsidR="00CF0A2B" w:rsidRPr="0091427C">
        <w:rPr>
          <w:rFonts w:ascii="Times New Roman" w:hAnsi="Times New Roman" w:cs="Times New Roman"/>
          <w:sz w:val="24"/>
          <w:szCs w:val="24"/>
        </w:rPr>
        <w:t xml:space="preserve">will allow </w:t>
      </w:r>
      <w:r w:rsidR="0091427C">
        <w:rPr>
          <w:rFonts w:ascii="Times New Roman" w:hAnsi="Times New Roman" w:cs="Times New Roman"/>
          <w:sz w:val="24"/>
          <w:szCs w:val="24"/>
        </w:rPr>
        <w:t>determining whether</w:t>
      </w:r>
      <w:r w:rsidR="00CF0A2B" w:rsidRPr="0091427C">
        <w:rPr>
          <w:rFonts w:ascii="Times New Roman" w:hAnsi="Times New Roman" w:cs="Times New Roman"/>
          <w:sz w:val="24"/>
          <w:szCs w:val="24"/>
        </w:rPr>
        <w:t xml:space="preserve"> </w:t>
      </w:r>
      <w:r w:rsidR="00C43269" w:rsidRPr="0091427C">
        <w:rPr>
          <w:rFonts w:ascii="Times New Roman" w:hAnsi="Times New Roman" w:cs="Times New Roman"/>
          <w:sz w:val="24"/>
          <w:szCs w:val="24"/>
        </w:rPr>
        <w:t xml:space="preserve">more </w:t>
      </w:r>
      <w:r w:rsidR="00A10363" w:rsidRPr="0091427C">
        <w:rPr>
          <w:rFonts w:ascii="Times New Roman" w:hAnsi="Times New Roman" w:cs="Times New Roman"/>
          <w:sz w:val="24"/>
          <w:szCs w:val="24"/>
        </w:rPr>
        <w:t xml:space="preserve">Col-R </w:t>
      </w:r>
      <w:r w:rsidR="00C43269" w:rsidRPr="0091427C">
        <w:rPr>
          <w:rFonts w:ascii="Times New Roman" w:hAnsi="Times New Roman" w:cs="Times New Roman"/>
          <w:sz w:val="24"/>
          <w:szCs w:val="24"/>
        </w:rPr>
        <w:t>isolates</w:t>
      </w:r>
      <w:r w:rsidR="001961C2" w:rsidRPr="0091427C">
        <w:rPr>
          <w:rFonts w:ascii="Times New Roman" w:hAnsi="Times New Roman" w:cs="Times New Roman"/>
          <w:sz w:val="24"/>
          <w:szCs w:val="24"/>
        </w:rPr>
        <w:t xml:space="preserve"> </w:t>
      </w:r>
      <w:r w:rsidR="00BB40E8">
        <w:rPr>
          <w:rFonts w:ascii="Times New Roman" w:hAnsi="Times New Roman" w:cs="Times New Roman"/>
          <w:sz w:val="24"/>
          <w:szCs w:val="24"/>
        </w:rPr>
        <w:t>contain</w:t>
      </w:r>
      <w:r w:rsidR="001961C2" w:rsidRPr="0091427C">
        <w:rPr>
          <w:rFonts w:ascii="Times New Roman" w:hAnsi="Times New Roman" w:cs="Times New Roman"/>
          <w:sz w:val="24"/>
          <w:szCs w:val="24"/>
        </w:rPr>
        <w:t xml:space="preserve"> the same </w:t>
      </w:r>
      <w:r w:rsidR="00661B33" w:rsidRPr="0091427C">
        <w:rPr>
          <w:rFonts w:ascii="Times New Roman" w:hAnsi="Times New Roman" w:cs="Times New Roman"/>
          <w:sz w:val="24"/>
          <w:szCs w:val="24"/>
        </w:rPr>
        <w:t xml:space="preserve">or similar </w:t>
      </w:r>
      <w:r w:rsidR="001961C2" w:rsidRPr="0091427C">
        <w:rPr>
          <w:rFonts w:ascii="Times New Roman" w:hAnsi="Times New Roman" w:cs="Times New Roman"/>
          <w:sz w:val="24"/>
          <w:szCs w:val="24"/>
        </w:rPr>
        <w:t>mechanism</w:t>
      </w:r>
      <w:r w:rsidR="00661B33" w:rsidRPr="0091427C">
        <w:rPr>
          <w:rFonts w:ascii="Times New Roman" w:hAnsi="Times New Roman" w:cs="Times New Roman"/>
          <w:sz w:val="24"/>
          <w:szCs w:val="24"/>
        </w:rPr>
        <w:t>s</w:t>
      </w:r>
      <w:r w:rsidR="001961C2" w:rsidRPr="0091427C">
        <w:rPr>
          <w:rFonts w:ascii="Times New Roman" w:hAnsi="Times New Roman" w:cs="Times New Roman"/>
          <w:sz w:val="24"/>
          <w:szCs w:val="24"/>
        </w:rPr>
        <w:t xml:space="preserve"> of colistin resistance.</w:t>
      </w:r>
    </w:p>
    <w:p w:rsidR="002E4709" w:rsidRPr="0091427C" w:rsidRDefault="002E4709" w:rsidP="001961C2">
      <w:pPr>
        <w:spacing w:after="0" w:line="480" w:lineRule="auto"/>
        <w:ind w:firstLine="708"/>
        <w:jc w:val="both"/>
        <w:rPr>
          <w:rFonts w:ascii="Times New Roman" w:hAnsi="Times New Roman" w:cs="Times New Roman"/>
          <w:sz w:val="24"/>
          <w:szCs w:val="24"/>
        </w:rPr>
      </w:pPr>
    </w:p>
    <w:p w:rsidR="001B11B5" w:rsidRPr="0091427C" w:rsidRDefault="001B11B5" w:rsidP="001961C2">
      <w:pPr>
        <w:spacing w:after="0" w:line="480" w:lineRule="auto"/>
        <w:ind w:firstLine="708"/>
        <w:jc w:val="both"/>
        <w:rPr>
          <w:rFonts w:ascii="Times New Roman" w:hAnsi="Times New Roman" w:cs="Times New Roman"/>
          <w:color w:val="FF0000"/>
          <w:sz w:val="24"/>
          <w:szCs w:val="24"/>
        </w:rPr>
      </w:pPr>
    </w:p>
    <w:p w:rsidR="002E4709" w:rsidRPr="0091427C" w:rsidRDefault="002E4709" w:rsidP="001961C2">
      <w:pPr>
        <w:spacing w:after="0" w:line="480" w:lineRule="auto"/>
        <w:ind w:firstLine="708"/>
        <w:jc w:val="both"/>
        <w:rPr>
          <w:rFonts w:ascii="Times New Roman" w:hAnsi="Times New Roman" w:cs="Times New Roman"/>
          <w:color w:val="FF0000"/>
          <w:sz w:val="24"/>
          <w:szCs w:val="24"/>
        </w:rPr>
      </w:pPr>
    </w:p>
    <w:p w:rsidR="00867378" w:rsidRPr="0091427C" w:rsidRDefault="00867378" w:rsidP="005F480A">
      <w:pPr>
        <w:spacing w:after="0" w:line="480" w:lineRule="auto"/>
        <w:jc w:val="both"/>
        <w:rPr>
          <w:rFonts w:ascii="Times New Roman" w:hAnsi="Times New Roman" w:cs="Times New Roman"/>
          <w:b/>
          <w:sz w:val="24"/>
          <w:szCs w:val="24"/>
        </w:rPr>
      </w:pPr>
      <w:r w:rsidRPr="0091427C">
        <w:rPr>
          <w:rFonts w:ascii="Times New Roman" w:hAnsi="Times New Roman" w:cs="Times New Roman"/>
          <w:b/>
          <w:sz w:val="24"/>
          <w:szCs w:val="24"/>
        </w:rPr>
        <w:t>ACKNOWLEDGMENTS</w:t>
      </w:r>
    </w:p>
    <w:p w:rsidR="00867378" w:rsidRPr="0091427C" w:rsidRDefault="00A048D3" w:rsidP="005F480A">
      <w:pPr>
        <w:autoSpaceDE w:val="0"/>
        <w:autoSpaceDN w:val="0"/>
        <w:adjustRightInd w:val="0"/>
        <w:spacing w:after="0" w:line="480" w:lineRule="auto"/>
        <w:jc w:val="both"/>
        <w:rPr>
          <w:rFonts w:ascii="Times New Roman" w:hAnsi="Times New Roman" w:cs="Times New Roman"/>
          <w:sz w:val="24"/>
          <w:szCs w:val="24"/>
        </w:rPr>
      </w:pPr>
      <w:r w:rsidRPr="0091427C">
        <w:rPr>
          <w:rFonts w:ascii="Times New Roman" w:hAnsi="Times New Roman" w:cs="Times New Roman"/>
          <w:sz w:val="24"/>
          <w:szCs w:val="24"/>
        </w:rPr>
        <w:t xml:space="preserve">This work was supported by </w:t>
      </w:r>
      <w:r w:rsidRPr="00520AEF">
        <w:rPr>
          <w:rFonts w:ascii="Times New Roman" w:hAnsi="Times New Roman" w:cs="Times New Roman"/>
          <w:sz w:val="24"/>
          <w:szCs w:val="24"/>
        </w:rPr>
        <w:t xml:space="preserve">Swiss National Science Foundation </w:t>
      </w:r>
      <w:r w:rsidR="0043743A" w:rsidRPr="00520AEF">
        <w:rPr>
          <w:rFonts w:ascii="Times New Roman" w:hAnsi="Times New Roman" w:cs="Times New Roman"/>
          <w:sz w:val="24"/>
          <w:szCs w:val="24"/>
        </w:rPr>
        <w:t>(</w:t>
      </w:r>
      <w:r w:rsidR="005F480A" w:rsidRPr="00520AEF">
        <w:rPr>
          <w:rFonts w:ascii="Times New Roman" w:hAnsi="Times New Roman" w:cs="Times New Roman"/>
          <w:sz w:val="24"/>
          <w:szCs w:val="24"/>
        </w:rPr>
        <w:t xml:space="preserve">SNF </w:t>
      </w:r>
      <w:r w:rsidRPr="00520AEF">
        <w:rPr>
          <w:rFonts w:ascii="Times New Roman" w:hAnsi="Times New Roman" w:cs="Times New Roman"/>
          <w:sz w:val="24"/>
          <w:szCs w:val="24"/>
        </w:rPr>
        <w:t>grant No. 153377 to AE</w:t>
      </w:r>
      <w:r w:rsidR="0043743A" w:rsidRPr="00520AEF">
        <w:rPr>
          <w:rFonts w:ascii="Times New Roman" w:hAnsi="Times New Roman" w:cs="Times New Roman"/>
          <w:sz w:val="24"/>
          <w:szCs w:val="24"/>
        </w:rPr>
        <w:t>)</w:t>
      </w:r>
      <w:r w:rsidRPr="00520AEF">
        <w:rPr>
          <w:rFonts w:ascii="Times New Roman" w:hAnsi="Times New Roman" w:cs="Times New Roman"/>
          <w:sz w:val="24"/>
          <w:szCs w:val="24"/>
        </w:rPr>
        <w:t xml:space="preserve">. Odette J. Bernasconi is a PhD student (2015-2018) supported by Hans Sigrist Foundation (Bern, Switzerland). </w:t>
      </w:r>
      <w:r w:rsidR="004B319C" w:rsidRPr="00520AEF">
        <w:rPr>
          <w:rFonts w:ascii="Times New Roman" w:eastAsia="BSGulliver" w:hAnsi="Times New Roman" w:cs="Times New Roman"/>
          <w:sz w:val="24"/>
          <w:szCs w:val="24"/>
        </w:rPr>
        <w:t xml:space="preserve">JP </w:t>
      </w:r>
      <w:r w:rsidR="00392FBF" w:rsidRPr="00520AEF">
        <w:rPr>
          <w:rFonts w:ascii="Times New Roman" w:eastAsia="BSGulliver" w:hAnsi="Times New Roman" w:cs="Times New Roman"/>
          <w:sz w:val="24"/>
          <w:szCs w:val="24"/>
        </w:rPr>
        <w:t>was</w:t>
      </w:r>
      <w:r w:rsidR="004B319C" w:rsidRPr="00520AEF">
        <w:rPr>
          <w:rFonts w:ascii="Times New Roman" w:eastAsia="BSGulliver" w:hAnsi="Times New Roman" w:cs="Times New Roman"/>
          <w:sz w:val="24"/>
          <w:szCs w:val="24"/>
        </w:rPr>
        <w:t xml:space="preserve"> a PhD student (2014–2017) supported by the SNF</w:t>
      </w:r>
      <w:r w:rsidR="005F480A" w:rsidRPr="00520AEF">
        <w:rPr>
          <w:rFonts w:ascii="Times New Roman" w:eastAsia="BSGulliver" w:hAnsi="Times New Roman" w:cs="Times New Roman"/>
          <w:sz w:val="24"/>
          <w:szCs w:val="24"/>
        </w:rPr>
        <w:t>.</w:t>
      </w:r>
      <w:r w:rsidR="004B319C" w:rsidRPr="00520AEF">
        <w:rPr>
          <w:rFonts w:ascii="Times New Roman" w:hAnsi="Times New Roman" w:cs="Times New Roman"/>
          <w:sz w:val="24"/>
          <w:szCs w:val="24"/>
        </w:rPr>
        <w:t xml:space="preserve"> </w:t>
      </w:r>
      <w:r w:rsidR="00AD095D" w:rsidRPr="00520AEF">
        <w:rPr>
          <w:rFonts w:ascii="Times New Roman" w:hAnsi="Times New Roman" w:cs="Times New Roman"/>
          <w:sz w:val="24"/>
          <w:szCs w:val="24"/>
        </w:rPr>
        <w:t>The study was approved by the Ethikkommission</w:t>
      </w:r>
      <w:r w:rsidR="00AD095D" w:rsidRPr="0091427C">
        <w:rPr>
          <w:rFonts w:ascii="Times New Roman" w:hAnsi="Times New Roman" w:cs="Times New Roman"/>
          <w:sz w:val="24"/>
          <w:szCs w:val="24"/>
        </w:rPr>
        <w:t xml:space="preserve"> Nordwest- und Zentralschweiz (EKNZ 239/12).</w:t>
      </w:r>
      <w:r w:rsidR="00906307" w:rsidRPr="0091427C">
        <w:rPr>
          <w:rFonts w:ascii="Times New Roman" w:hAnsi="Times New Roman" w:cs="Times New Roman"/>
          <w:b/>
          <w:sz w:val="24"/>
          <w:szCs w:val="24"/>
        </w:rPr>
        <w:br w:type="page"/>
      </w:r>
    </w:p>
    <w:p w:rsidR="00162DE6" w:rsidRPr="0091427C" w:rsidRDefault="00867378" w:rsidP="004E4B4C">
      <w:pPr>
        <w:spacing w:line="360" w:lineRule="auto"/>
        <w:jc w:val="both"/>
        <w:rPr>
          <w:rFonts w:ascii="Times New Roman" w:hAnsi="Times New Roman" w:cs="Times New Roman"/>
          <w:b/>
          <w:sz w:val="24"/>
          <w:szCs w:val="24"/>
        </w:rPr>
      </w:pPr>
      <w:r w:rsidRPr="0091427C">
        <w:rPr>
          <w:rFonts w:ascii="Times New Roman" w:hAnsi="Times New Roman" w:cs="Times New Roman"/>
          <w:b/>
          <w:sz w:val="24"/>
          <w:szCs w:val="24"/>
        </w:rPr>
        <w:lastRenderedPageBreak/>
        <w:t>REFERENCES</w:t>
      </w:r>
    </w:p>
    <w:p w:rsidR="00E250BC" w:rsidRDefault="00162DE6" w:rsidP="00E250BC">
      <w:pPr>
        <w:spacing w:after="0" w:line="360" w:lineRule="auto"/>
        <w:jc w:val="both"/>
        <w:rPr>
          <w:rFonts w:ascii="Times New Roman" w:hAnsi="Times New Roman" w:cs="Times New Roman"/>
          <w:noProof/>
          <w:sz w:val="24"/>
          <w:szCs w:val="24"/>
        </w:rPr>
      </w:pPr>
      <w:r w:rsidRPr="0091427C">
        <w:rPr>
          <w:rFonts w:ascii="Times New Roman" w:hAnsi="Times New Roman" w:cs="Times New Roman"/>
          <w:sz w:val="24"/>
          <w:szCs w:val="24"/>
        </w:rPr>
        <w:fldChar w:fldCharType="begin"/>
      </w:r>
      <w:r w:rsidRPr="0091427C">
        <w:rPr>
          <w:rFonts w:ascii="Times New Roman" w:hAnsi="Times New Roman" w:cs="Times New Roman"/>
          <w:sz w:val="24"/>
          <w:szCs w:val="24"/>
        </w:rPr>
        <w:instrText xml:space="preserve"> ADDIN EN.REFLIST </w:instrText>
      </w:r>
      <w:r w:rsidRPr="0091427C">
        <w:rPr>
          <w:rFonts w:ascii="Times New Roman" w:hAnsi="Times New Roman" w:cs="Times New Roman"/>
          <w:sz w:val="24"/>
          <w:szCs w:val="24"/>
        </w:rPr>
        <w:fldChar w:fldCharType="separate"/>
      </w:r>
      <w:bookmarkStart w:id="0" w:name="_ENREF_1"/>
      <w:r w:rsidR="00E250BC">
        <w:rPr>
          <w:rFonts w:ascii="Times New Roman" w:hAnsi="Times New Roman" w:cs="Times New Roman"/>
          <w:noProof/>
          <w:sz w:val="24"/>
          <w:szCs w:val="24"/>
        </w:rPr>
        <w:t>[1] Poirel L, Jayol A, Nordmann P. Polymyxins: Antibacterial Activity, Susceptibility Testing, and Resistance Mechanisms Encoded by Plasmids or Chromosomes. Clin Microbiol Rev. 2017;30:557-96.</w:t>
      </w:r>
      <w:bookmarkEnd w:id="0"/>
    </w:p>
    <w:p w:rsidR="00E250BC" w:rsidRDefault="00E250BC" w:rsidP="00E250BC">
      <w:pPr>
        <w:spacing w:after="0" w:line="360" w:lineRule="auto"/>
        <w:jc w:val="both"/>
        <w:rPr>
          <w:rFonts w:ascii="Times New Roman" w:hAnsi="Times New Roman" w:cs="Times New Roman"/>
          <w:noProof/>
          <w:sz w:val="24"/>
          <w:szCs w:val="24"/>
        </w:rPr>
      </w:pPr>
      <w:bookmarkStart w:id="1" w:name="_ENREF_2"/>
      <w:r>
        <w:rPr>
          <w:rFonts w:ascii="Times New Roman" w:hAnsi="Times New Roman" w:cs="Times New Roman"/>
          <w:noProof/>
          <w:sz w:val="24"/>
          <w:szCs w:val="24"/>
        </w:rPr>
        <w:t xml:space="preserve">[2] Olaitan AO, Diene SM, Kempf M, Berrazeg M, Bakour S, Gupta SK, et al. Worldwide emergence of colistin resistance in </w:t>
      </w:r>
      <w:r w:rsidRPr="00E250BC">
        <w:rPr>
          <w:rFonts w:ascii="Times New Roman" w:hAnsi="Times New Roman" w:cs="Times New Roman"/>
          <w:i/>
          <w:noProof/>
          <w:sz w:val="24"/>
          <w:szCs w:val="24"/>
        </w:rPr>
        <w:t>Klebsiella pneumoniae</w:t>
      </w:r>
      <w:r>
        <w:rPr>
          <w:rFonts w:ascii="Times New Roman" w:hAnsi="Times New Roman" w:cs="Times New Roman"/>
          <w:noProof/>
          <w:sz w:val="24"/>
          <w:szCs w:val="24"/>
        </w:rPr>
        <w:t xml:space="preserve"> from healthy humans and patients in Lao PDR, Thailand, Israel, Nigeria and France owing to inactivation of the PhoP/PhoQ regulator mgrB: an epidemiological and molecular study. Int J Antimicrob Agents. 2014;44:500-7.</w:t>
      </w:r>
      <w:bookmarkEnd w:id="1"/>
    </w:p>
    <w:p w:rsidR="00E250BC" w:rsidRDefault="00E250BC" w:rsidP="00E250BC">
      <w:pPr>
        <w:spacing w:after="0" w:line="360" w:lineRule="auto"/>
        <w:jc w:val="both"/>
        <w:rPr>
          <w:rFonts w:ascii="Times New Roman" w:hAnsi="Times New Roman" w:cs="Times New Roman"/>
          <w:noProof/>
          <w:sz w:val="24"/>
          <w:szCs w:val="24"/>
        </w:rPr>
      </w:pPr>
      <w:bookmarkStart w:id="2" w:name="_ENREF_3"/>
      <w:r>
        <w:rPr>
          <w:rFonts w:ascii="Times New Roman" w:hAnsi="Times New Roman" w:cs="Times New Roman"/>
          <w:noProof/>
          <w:sz w:val="24"/>
          <w:szCs w:val="24"/>
        </w:rPr>
        <w:t xml:space="preserve">[3] Cannatelli A, Giani T, D'Andrea MM, Di Pilato V, Arena F, Conte V, et al. MgrB inactivation is a common mechanism of colistin resistance in KPC-producing </w:t>
      </w:r>
      <w:r w:rsidRPr="00E250BC">
        <w:rPr>
          <w:rFonts w:ascii="Times New Roman" w:hAnsi="Times New Roman" w:cs="Times New Roman"/>
          <w:i/>
          <w:noProof/>
          <w:sz w:val="24"/>
          <w:szCs w:val="24"/>
        </w:rPr>
        <w:t>Klebsiella pneumoniae</w:t>
      </w:r>
      <w:r>
        <w:rPr>
          <w:rFonts w:ascii="Times New Roman" w:hAnsi="Times New Roman" w:cs="Times New Roman"/>
          <w:noProof/>
          <w:sz w:val="24"/>
          <w:szCs w:val="24"/>
        </w:rPr>
        <w:t xml:space="preserve"> of clinical origin. Antimicrob Agents Chemother. 2014;58:5696-703.</w:t>
      </w:r>
      <w:bookmarkEnd w:id="2"/>
    </w:p>
    <w:p w:rsidR="00E250BC" w:rsidRDefault="00E250BC" w:rsidP="00E250BC">
      <w:pPr>
        <w:spacing w:after="0" w:line="360" w:lineRule="auto"/>
        <w:jc w:val="both"/>
        <w:rPr>
          <w:rFonts w:ascii="Times New Roman" w:hAnsi="Times New Roman" w:cs="Times New Roman"/>
          <w:noProof/>
          <w:sz w:val="24"/>
          <w:szCs w:val="24"/>
        </w:rPr>
      </w:pPr>
      <w:bookmarkStart w:id="3" w:name="_ENREF_4"/>
      <w:r>
        <w:rPr>
          <w:rFonts w:ascii="Times New Roman" w:hAnsi="Times New Roman" w:cs="Times New Roman"/>
          <w:noProof/>
          <w:sz w:val="24"/>
          <w:szCs w:val="24"/>
        </w:rPr>
        <w:t xml:space="preserve">[4] Cheng YH, Lin TL, Pan YJ, Wang YP, Lin YT, Wang JT. Colistin resistance mechanisms in </w:t>
      </w:r>
      <w:r w:rsidRPr="00E250BC">
        <w:rPr>
          <w:rFonts w:ascii="Times New Roman" w:hAnsi="Times New Roman" w:cs="Times New Roman"/>
          <w:i/>
          <w:noProof/>
          <w:sz w:val="24"/>
          <w:szCs w:val="24"/>
        </w:rPr>
        <w:t>Klebsiella pneumoniae</w:t>
      </w:r>
      <w:r>
        <w:rPr>
          <w:rFonts w:ascii="Times New Roman" w:hAnsi="Times New Roman" w:cs="Times New Roman"/>
          <w:noProof/>
          <w:sz w:val="24"/>
          <w:szCs w:val="24"/>
        </w:rPr>
        <w:t xml:space="preserve"> strains from Taiwan. Antimicrob Agents Chemother. 2015;59:2909-13.</w:t>
      </w:r>
      <w:bookmarkEnd w:id="3"/>
    </w:p>
    <w:p w:rsidR="00E250BC" w:rsidRDefault="00E250BC" w:rsidP="00E250BC">
      <w:pPr>
        <w:spacing w:line="360" w:lineRule="auto"/>
        <w:jc w:val="both"/>
        <w:rPr>
          <w:rFonts w:ascii="Times New Roman" w:hAnsi="Times New Roman" w:cs="Times New Roman"/>
          <w:noProof/>
          <w:sz w:val="24"/>
          <w:szCs w:val="24"/>
        </w:rPr>
      </w:pPr>
      <w:bookmarkStart w:id="4" w:name="_ENREF_5"/>
      <w:r>
        <w:rPr>
          <w:rFonts w:ascii="Times New Roman" w:hAnsi="Times New Roman" w:cs="Times New Roman"/>
          <w:noProof/>
          <w:sz w:val="24"/>
          <w:szCs w:val="24"/>
        </w:rPr>
        <w:t xml:space="preserve">[5] Bernasconi OJ, Kuenzli E, Pires J, Tinguely R, Carattoli A, Hatz C, et al. Travelers Can Import Colistin-Resistant </w:t>
      </w:r>
      <w:r w:rsidRPr="00E250BC">
        <w:rPr>
          <w:rFonts w:ascii="Times New Roman" w:hAnsi="Times New Roman" w:cs="Times New Roman"/>
          <w:i/>
          <w:noProof/>
          <w:sz w:val="24"/>
          <w:szCs w:val="24"/>
        </w:rPr>
        <w:t>Enterobacteriaceae</w:t>
      </w:r>
      <w:r>
        <w:rPr>
          <w:rFonts w:ascii="Times New Roman" w:hAnsi="Times New Roman" w:cs="Times New Roman"/>
          <w:noProof/>
          <w:sz w:val="24"/>
          <w:szCs w:val="24"/>
        </w:rPr>
        <w:t xml:space="preserve">, Including Those Possessing the Plasmid-Mediated </w:t>
      </w:r>
      <w:r w:rsidRPr="00E250BC">
        <w:rPr>
          <w:rFonts w:ascii="Times New Roman" w:hAnsi="Times New Roman" w:cs="Times New Roman"/>
          <w:i/>
          <w:noProof/>
          <w:sz w:val="24"/>
          <w:szCs w:val="24"/>
        </w:rPr>
        <w:t>mcr-1</w:t>
      </w:r>
      <w:r>
        <w:rPr>
          <w:rFonts w:ascii="Times New Roman" w:hAnsi="Times New Roman" w:cs="Times New Roman"/>
          <w:noProof/>
          <w:sz w:val="24"/>
          <w:szCs w:val="24"/>
        </w:rPr>
        <w:t xml:space="preserve"> Gene. Antimicrob Agents Chemother. 2016;60:5080-4.</w:t>
      </w:r>
      <w:bookmarkEnd w:id="4"/>
    </w:p>
    <w:p w:rsidR="00E250BC" w:rsidRDefault="00E250BC" w:rsidP="00E250BC">
      <w:pPr>
        <w:spacing w:line="360" w:lineRule="auto"/>
        <w:jc w:val="both"/>
        <w:rPr>
          <w:rFonts w:ascii="Times New Roman" w:hAnsi="Times New Roman" w:cs="Times New Roman"/>
          <w:noProof/>
          <w:sz w:val="24"/>
          <w:szCs w:val="24"/>
        </w:rPr>
      </w:pPr>
    </w:p>
    <w:p w:rsidR="002E4709" w:rsidRPr="0091427C" w:rsidRDefault="00162DE6" w:rsidP="00EA74D5">
      <w:pPr>
        <w:spacing w:line="360" w:lineRule="auto"/>
        <w:jc w:val="both"/>
        <w:rPr>
          <w:rFonts w:ascii="Times New Roman" w:hAnsi="Times New Roman" w:cs="Times New Roman"/>
          <w:sz w:val="24"/>
          <w:szCs w:val="24"/>
        </w:rPr>
      </w:pPr>
      <w:r w:rsidRPr="0091427C">
        <w:rPr>
          <w:rFonts w:ascii="Times New Roman" w:hAnsi="Times New Roman" w:cs="Times New Roman"/>
          <w:sz w:val="24"/>
          <w:szCs w:val="24"/>
        </w:rPr>
        <w:fldChar w:fldCharType="end"/>
      </w:r>
      <w:r w:rsidR="002E4709" w:rsidRPr="0091427C">
        <w:rPr>
          <w:rFonts w:ascii="Times New Roman" w:hAnsi="Times New Roman" w:cs="Times New Roman"/>
          <w:sz w:val="24"/>
          <w:szCs w:val="24"/>
        </w:rPr>
        <w:br w:type="page"/>
      </w:r>
    </w:p>
    <w:p w:rsidR="00867378" w:rsidRPr="0091427C" w:rsidRDefault="002E4709" w:rsidP="00C76036">
      <w:pPr>
        <w:spacing w:after="0" w:line="480" w:lineRule="auto"/>
        <w:jc w:val="both"/>
        <w:rPr>
          <w:rFonts w:ascii="Times New Roman" w:hAnsi="Times New Roman" w:cs="Times New Roman"/>
          <w:b/>
          <w:sz w:val="24"/>
          <w:szCs w:val="24"/>
        </w:rPr>
      </w:pPr>
      <w:r w:rsidRPr="0091427C">
        <w:rPr>
          <w:rFonts w:ascii="Times New Roman" w:hAnsi="Times New Roman" w:cs="Times New Roman"/>
          <w:b/>
          <w:sz w:val="24"/>
          <w:szCs w:val="24"/>
        </w:rPr>
        <w:lastRenderedPageBreak/>
        <w:t xml:space="preserve">LEGEND TO </w:t>
      </w:r>
      <w:r w:rsidR="007B60DF" w:rsidRPr="0091427C">
        <w:rPr>
          <w:rFonts w:ascii="Times New Roman" w:hAnsi="Times New Roman" w:cs="Times New Roman"/>
          <w:b/>
          <w:sz w:val="24"/>
          <w:szCs w:val="24"/>
        </w:rPr>
        <w:t xml:space="preserve">THE </w:t>
      </w:r>
      <w:r w:rsidRPr="0091427C">
        <w:rPr>
          <w:rFonts w:ascii="Times New Roman" w:hAnsi="Times New Roman" w:cs="Times New Roman"/>
          <w:b/>
          <w:sz w:val="24"/>
          <w:szCs w:val="24"/>
        </w:rPr>
        <w:t>FIGURE</w:t>
      </w:r>
      <w:r w:rsidR="00F609BF" w:rsidRPr="0091427C">
        <w:rPr>
          <w:rFonts w:ascii="Times New Roman" w:hAnsi="Times New Roman" w:cs="Times New Roman"/>
          <w:b/>
          <w:sz w:val="24"/>
          <w:szCs w:val="24"/>
        </w:rPr>
        <w:t>S</w:t>
      </w:r>
    </w:p>
    <w:p w:rsidR="00C76036" w:rsidRPr="0091427C" w:rsidRDefault="00F609BF" w:rsidP="00C76036">
      <w:pPr>
        <w:spacing w:after="0" w:line="480" w:lineRule="auto"/>
        <w:jc w:val="both"/>
        <w:rPr>
          <w:rFonts w:ascii="Times New Roman" w:hAnsi="Times New Roman" w:cs="Times New Roman"/>
          <w:sz w:val="24"/>
          <w:szCs w:val="24"/>
        </w:rPr>
      </w:pPr>
      <w:r w:rsidRPr="0091427C">
        <w:rPr>
          <w:rFonts w:ascii="Times New Roman" w:hAnsi="Times New Roman" w:cs="Times New Roman"/>
          <w:b/>
          <w:sz w:val="24"/>
          <w:szCs w:val="24"/>
        </w:rPr>
        <w:t xml:space="preserve">Figure 1. </w:t>
      </w:r>
      <w:proofErr w:type="gramStart"/>
      <w:r w:rsidR="0026316A">
        <w:rPr>
          <w:rFonts w:ascii="Times New Roman" w:hAnsi="Times New Roman" w:cs="Times New Roman"/>
          <w:bCs/>
          <w:sz w:val="24"/>
          <w:szCs w:val="24"/>
        </w:rPr>
        <w:t>Linear comparison of 16-</w:t>
      </w:r>
      <w:r w:rsidR="00C76036" w:rsidRPr="0091427C">
        <w:rPr>
          <w:rFonts w:ascii="Times New Roman" w:hAnsi="Times New Roman" w:cs="Times New Roman"/>
          <w:bCs/>
          <w:sz w:val="24"/>
          <w:szCs w:val="24"/>
        </w:rPr>
        <w:t xml:space="preserve">kb containing the </w:t>
      </w:r>
      <w:r w:rsidR="00C76036" w:rsidRPr="0091427C">
        <w:rPr>
          <w:rFonts w:ascii="Times New Roman" w:hAnsi="Times New Roman" w:cs="Times New Roman"/>
          <w:bCs/>
          <w:i/>
          <w:iCs/>
          <w:sz w:val="24"/>
          <w:szCs w:val="24"/>
        </w:rPr>
        <w:t>mgrB</w:t>
      </w:r>
      <w:r w:rsidR="00C76036" w:rsidRPr="0091427C">
        <w:rPr>
          <w:rFonts w:ascii="Times New Roman" w:hAnsi="Times New Roman" w:cs="Times New Roman"/>
          <w:bCs/>
          <w:sz w:val="24"/>
          <w:szCs w:val="24"/>
        </w:rPr>
        <w:t xml:space="preserve"> locus of </w:t>
      </w:r>
      <w:r w:rsidR="00C76036" w:rsidRPr="0091427C">
        <w:rPr>
          <w:rFonts w:ascii="Times New Roman" w:hAnsi="Times New Roman" w:cs="Times New Roman"/>
          <w:bCs/>
          <w:i/>
          <w:iCs/>
          <w:sz w:val="24"/>
          <w:szCs w:val="24"/>
        </w:rPr>
        <w:t xml:space="preserve">K. pneumoniae </w:t>
      </w:r>
      <w:r w:rsidR="00C76036" w:rsidRPr="0091427C">
        <w:rPr>
          <w:rFonts w:ascii="Times New Roman" w:hAnsi="Times New Roman" w:cs="Times New Roman"/>
          <w:bCs/>
          <w:sz w:val="24"/>
          <w:szCs w:val="24"/>
        </w:rPr>
        <w:t>RJF999 and the Δ</w:t>
      </w:r>
      <w:r w:rsidR="00C76036" w:rsidRPr="0091427C">
        <w:rPr>
          <w:rFonts w:ascii="Times New Roman" w:hAnsi="Times New Roman" w:cs="Times New Roman"/>
          <w:bCs/>
          <w:i/>
          <w:iCs/>
          <w:sz w:val="24"/>
          <w:szCs w:val="24"/>
        </w:rPr>
        <w:t>mgrB</w:t>
      </w:r>
      <w:r w:rsidR="00C76036" w:rsidRPr="0091427C">
        <w:rPr>
          <w:rFonts w:ascii="Times New Roman" w:hAnsi="Times New Roman" w:cs="Times New Roman"/>
          <w:bCs/>
          <w:sz w:val="24"/>
          <w:szCs w:val="24"/>
        </w:rPr>
        <w:t xml:space="preserve"> locus of </w:t>
      </w:r>
      <w:r w:rsidR="00C76036" w:rsidRPr="0091427C">
        <w:rPr>
          <w:rFonts w:ascii="Times New Roman" w:hAnsi="Times New Roman" w:cs="Times New Roman"/>
          <w:bCs/>
          <w:i/>
          <w:iCs/>
          <w:sz w:val="24"/>
          <w:szCs w:val="24"/>
        </w:rPr>
        <w:t xml:space="preserve">K. </w:t>
      </w:r>
      <w:r w:rsidR="00C76036" w:rsidRPr="00520AEF">
        <w:rPr>
          <w:rFonts w:ascii="Times New Roman" w:hAnsi="Times New Roman" w:cs="Times New Roman"/>
          <w:bCs/>
          <w:i/>
          <w:iCs/>
          <w:sz w:val="24"/>
          <w:szCs w:val="24"/>
        </w:rPr>
        <w:t xml:space="preserve">pneumoniae </w:t>
      </w:r>
      <w:r w:rsidR="00C76036" w:rsidRPr="00520AEF">
        <w:rPr>
          <w:rFonts w:ascii="Times New Roman" w:hAnsi="Times New Roman" w:cs="Times New Roman"/>
          <w:bCs/>
          <w:sz w:val="24"/>
          <w:szCs w:val="24"/>
        </w:rPr>
        <w:t>96R-Kp</w:t>
      </w:r>
      <w:r w:rsidR="00765F5C" w:rsidRPr="00520AEF">
        <w:rPr>
          <w:rFonts w:ascii="Times New Roman" w:hAnsi="Times New Roman" w:cs="Times New Roman"/>
          <w:bCs/>
          <w:sz w:val="24"/>
          <w:szCs w:val="24"/>
        </w:rPr>
        <w:t xml:space="preserve"> </w:t>
      </w:r>
      <w:r w:rsidR="00392FBF" w:rsidRPr="00520AEF">
        <w:rPr>
          <w:rFonts w:ascii="Times New Roman" w:hAnsi="Times New Roman" w:cs="Times New Roman"/>
          <w:bCs/>
          <w:sz w:val="24"/>
          <w:szCs w:val="24"/>
        </w:rPr>
        <w:t xml:space="preserve">using the </w:t>
      </w:r>
      <w:r w:rsidR="00765F5C" w:rsidRPr="00520AEF">
        <w:rPr>
          <w:rFonts w:ascii="Times New Roman" w:hAnsi="Times New Roman" w:cs="Times New Roman"/>
          <w:bCs/>
          <w:sz w:val="24"/>
          <w:szCs w:val="24"/>
        </w:rPr>
        <w:t>EasyFig software</w:t>
      </w:r>
      <w:r w:rsidR="00C76036" w:rsidRPr="00520AEF">
        <w:rPr>
          <w:rFonts w:ascii="Times New Roman" w:hAnsi="Times New Roman" w:cs="Times New Roman"/>
          <w:bCs/>
          <w:sz w:val="24"/>
          <w:szCs w:val="24"/>
        </w:rPr>
        <w:t>.</w:t>
      </w:r>
      <w:proofErr w:type="gramEnd"/>
      <w:r w:rsidR="00C76036" w:rsidRPr="00520AEF">
        <w:rPr>
          <w:rFonts w:ascii="Times New Roman" w:hAnsi="Times New Roman" w:cs="Times New Roman"/>
          <w:bCs/>
          <w:sz w:val="24"/>
          <w:szCs w:val="24"/>
        </w:rPr>
        <w:t xml:space="preserve"> </w:t>
      </w:r>
      <w:r w:rsidR="00C76036" w:rsidRPr="00520AEF">
        <w:rPr>
          <w:rFonts w:ascii="Times New Roman" w:hAnsi="Times New Roman" w:cs="Times New Roman"/>
          <w:sz w:val="24"/>
          <w:szCs w:val="24"/>
        </w:rPr>
        <w:t xml:space="preserve">Arrows indicate the open reading frames, while their direction indicate the gene orientation. Green arrows represent the gap content, the red one the </w:t>
      </w:r>
      <w:r w:rsidR="00C76036" w:rsidRPr="00520AEF">
        <w:rPr>
          <w:rFonts w:ascii="Times New Roman" w:hAnsi="Times New Roman" w:cs="Times New Roman"/>
          <w:i/>
          <w:iCs/>
          <w:sz w:val="24"/>
          <w:szCs w:val="24"/>
        </w:rPr>
        <w:t>mgrB</w:t>
      </w:r>
      <w:r w:rsidR="00C76036" w:rsidRPr="00520AEF">
        <w:rPr>
          <w:rFonts w:ascii="Times New Roman" w:hAnsi="Times New Roman" w:cs="Times New Roman"/>
          <w:sz w:val="24"/>
          <w:szCs w:val="24"/>
        </w:rPr>
        <w:t xml:space="preserve"> gene. Protein names are indicated above each gene and the number o</w:t>
      </w:r>
      <w:r w:rsidR="00392FBF" w:rsidRPr="00520AEF">
        <w:rPr>
          <w:rFonts w:ascii="Times New Roman" w:hAnsi="Times New Roman" w:cs="Times New Roman"/>
          <w:sz w:val="24"/>
          <w:szCs w:val="24"/>
        </w:rPr>
        <w:t>f the first nucleotide is shown</w:t>
      </w:r>
      <w:r w:rsidR="00C76036" w:rsidRPr="00520AEF">
        <w:rPr>
          <w:rFonts w:ascii="Times New Roman" w:hAnsi="Times New Roman" w:cs="Times New Roman"/>
          <w:sz w:val="24"/>
          <w:szCs w:val="24"/>
        </w:rPr>
        <w:t xml:space="preserve"> below</w:t>
      </w:r>
      <w:bookmarkStart w:id="5" w:name="_GoBack"/>
      <w:bookmarkEnd w:id="5"/>
      <w:r w:rsidR="00C76036" w:rsidRPr="0091427C">
        <w:rPr>
          <w:rFonts w:ascii="Times New Roman" w:hAnsi="Times New Roman" w:cs="Times New Roman"/>
          <w:sz w:val="24"/>
          <w:szCs w:val="24"/>
        </w:rPr>
        <w:t xml:space="preserve">. Beginning and end of the gap, as well as position and direction of the primers used, are indicated on the top and bottom of the figure. The size of the arrows </w:t>
      </w:r>
      <w:r w:rsidR="00D22F8E" w:rsidRPr="0091427C">
        <w:rPr>
          <w:rFonts w:ascii="Times New Roman" w:hAnsi="Times New Roman" w:cs="Times New Roman"/>
          <w:sz w:val="24"/>
          <w:szCs w:val="24"/>
        </w:rPr>
        <w:t xml:space="preserve">and position of primers </w:t>
      </w:r>
      <w:r w:rsidR="00C76036" w:rsidRPr="0091427C">
        <w:rPr>
          <w:rFonts w:ascii="Times New Roman" w:hAnsi="Times New Roman" w:cs="Times New Roman"/>
          <w:sz w:val="24"/>
          <w:szCs w:val="24"/>
        </w:rPr>
        <w:t>is not in scale.</w:t>
      </w:r>
      <w:r w:rsidR="007D7632" w:rsidRPr="0091427C">
        <w:rPr>
          <w:rFonts w:ascii="Times New Roman" w:hAnsi="Times New Roman" w:cs="Times New Roman"/>
          <w:sz w:val="24"/>
          <w:szCs w:val="24"/>
        </w:rPr>
        <w:t xml:space="preserve"> The grey areas indicated that sequences share &gt;99% identity.</w:t>
      </w:r>
    </w:p>
    <w:p w:rsidR="00C76036" w:rsidRPr="0091427C" w:rsidRDefault="00C76036" w:rsidP="00C76036">
      <w:pPr>
        <w:spacing w:after="0" w:line="480" w:lineRule="auto"/>
        <w:jc w:val="both"/>
        <w:rPr>
          <w:rFonts w:ascii="Times New Roman" w:hAnsi="Times New Roman" w:cs="Times New Roman"/>
          <w:b/>
          <w:bCs/>
          <w:sz w:val="24"/>
          <w:szCs w:val="24"/>
        </w:rPr>
      </w:pPr>
    </w:p>
    <w:p w:rsidR="001234A8" w:rsidRPr="001234A8" w:rsidRDefault="003B54CB" w:rsidP="00C76036">
      <w:pPr>
        <w:spacing w:after="0" w:line="480" w:lineRule="auto"/>
        <w:jc w:val="both"/>
        <w:rPr>
          <w:rFonts w:ascii="Times New Roman" w:hAnsi="Times New Roman" w:cs="Times New Roman"/>
          <w:b/>
          <w:bCs/>
          <w:color w:val="FF0000"/>
          <w:sz w:val="24"/>
          <w:szCs w:val="24"/>
        </w:rPr>
      </w:pPr>
      <w:r w:rsidRPr="0091427C">
        <w:rPr>
          <w:rFonts w:ascii="Times New Roman" w:hAnsi="Times New Roman" w:cs="Times New Roman"/>
          <w:b/>
          <w:bCs/>
          <w:sz w:val="24"/>
          <w:szCs w:val="24"/>
        </w:rPr>
        <w:t xml:space="preserve">Supplementary Figure S1. </w:t>
      </w:r>
      <w:r w:rsidR="004B319C" w:rsidRPr="0091427C">
        <w:rPr>
          <w:rFonts w:ascii="Times New Roman" w:hAnsi="Times New Roman" w:cs="Times New Roman"/>
          <w:sz w:val="24"/>
          <w:szCs w:val="24"/>
        </w:rPr>
        <w:t xml:space="preserve">BLAST search </w:t>
      </w:r>
      <w:r w:rsidR="00061936" w:rsidRPr="0091427C">
        <w:rPr>
          <w:rFonts w:ascii="Times New Roman" w:hAnsi="Times New Roman" w:cs="Times New Roman"/>
          <w:sz w:val="24"/>
          <w:szCs w:val="24"/>
        </w:rPr>
        <w:t>performed with the</w:t>
      </w:r>
      <w:r w:rsidR="004B319C" w:rsidRPr="0091427C">
        <w:rPr>
          <w:rFonts w:ascii="Times New Roman" w:hAnsi="Times New Roman" w:cs="Times New Roman"/>
          <w:sz w:val="24"/>
          <w:szCs w:val="24"/>
        </w:rPr>
        <w:t xml:space="preserve"> 16-kb region (nucleotides from 3’334’049 to 3’350’144; Fig. 1) containing the </w:t>
      </w:r>
      <w:r w:rsidR="004B319C" w:rsidRPr="0091427C">
        <w:rPr>
          <w:rFonts w:ascii="Times New Roman" w:hAnsi="Times New Roman" w:cs="Times New Roman"/>
          <w:i/>
          <w:sz w:val="24"/>
          <w:szCs w:val="24"/>
        </w:rPr>
        <w:t xml:space="preserve">mgrB </w:t>
      </w:r>
      <w:r w:rsidR="004B319C" w:rsidRPr="0091427C">
        <w:rPr>
          <w:rFonts w:ascii="Times New Roman" w:hAnsi="Times New Roman" w:cs="Times New Roman"/>
          <w:sz w:val="24"/>
          <w:szCs w:val="24"/>
        </w:rPr>
        <w:t xml:space="preserve">locus of </w:t>
      </w:r>
      <w:r w:rsidR="004B319C" w:rsidRPr="0091427C">
        <w:rPr>
          <w:rFonts w:ascii="Times New Roman" w:hAnsi="Times New Roman" w:cs="Times New Roman"/>
          <w:i/>
          <w:sz w:val="24"/>
          <w:szCs w:val="24"/>
        </w:rPr>
        <w:t>K. pneumoniae</w:t>
      </w:r>
      <w:r w:rsidR="001234A8">
        <w:rPr>
          <w:rFonts w:ascii="Times New Roman" w:hAnsi="Times New Roman" w:cs="Times New Roman"/>
          <w:sz w:val="24"/>
          <w:szCs w:val="24"/>
        </w:rPr>
        <w:t xml:space="preserve"> RJF999. </w:t>
      </w:r>
      <w:r w:rsidR="001234A8" w:rsidRPr="0091427C">
        <w:rPr>
          <w:rFonts w:ascii="Times New Roman" w:hAnsi="Times New Roman" w:cs="Times New Roman"/>
          <w:sz w:val="24"/>
          <w:szCs w:val="24"/>
        </w:rPr>
        <w:t xml:space="preserve">The comparison </w:t>
      </w:r>
      <w:r w:rsidR="00CF7764" w:rsidRPr="0091427C">
        <w:rPr>
          <w:rFonts w:ascii="Times New Roman" w:hAnsi="Times New Roman" w:cs="Times New Roman"/>
          <w:sz w:val="24"/>
          <w:szCs w:val="24"/>
        </w:rPr>
        <w:t>recognized</w:t>
      </w:r>
      <w:r w:rsidR="001234A8" w:rsidRPr="0091427C">
        <w:rPr>
          <w:rFonts w:ascii="Times New Roman" w:hAnsi="Times New Roman" w:cs="Times New Roman"/>
          <w:sz w:val="24"/>
          <w:szCs w:val="24"/>
        </w:rPr>
        <w:t xml:space="preserve"> over a hundred deposited sequences sharing &gt;99% identity with the query, suggesting a highly conserved location of </w:t>
      </w:r>
      <w:r w:rsidR="001234A8" w:rsidRPr="0091427C">
        <w:rPr>
          <w:rFonts w:ascii="Times New Roman" w:hAnsi="Times New Roman" w:cs="Times New Roman"/>
          <w:i/>
          <w:sz w:val="24"/>
          <w:szCs w:val="24"/>
        </w:rPr>
        <w:t>mgrB</w:t>
      </w:r>
      <w:r w:rsidR="001234A8" w:rsidRPr="0091427C">
        <w:rPr>
          <w:rFonts w:ascii="Times New Roman" w:hAnsi="Times New Roman" w:cs="Times New Roman"/>
          <w:sz w:val="24"/>
          <w:szCs w:val="24"/>
        </w:rPr>
        <w:t xml:space="preserve"> on the chromosome of</w:t>
      </w:r>
      <w:r w:rsidR="001234A8" w:rsidRPr="0091427C">
        <w:rPr>
          <w:rFonts w:ascii="Times New Roman" w:hAnsi="Times New Roman" w:cs="Times New Roman"/>
          <w:i/>
          <w:sz w:val="24"/>
          <w:szCs w:val="24"/>
        </w:rPr>
        <w:t xml:space="preserve"> K. pneumoniae </w:t>
      </w:r>
      <w:r w:rsidR="001234A8">
        <w:rPr>
          <w:rFonts w:ascii="Times New Roman" w:hAnsi="Times New Roman" w:cs="Times New Roman"/>
          <w:sz w:val="24"/>
          <w:szCs w:val="24"/>
        </w:rPr>
        <w:t>strains.</w:t>
      </w:r>
    </w:p>
    <w:p w:rsidR="00C76036" w:rsidRPr="0091427C" w:rsidRDefault="00C76036" w:rsidP="00C76036">
      <w:pPr>
        <w:spacing w:after="0" w:line="480" w:lineRule="auto"/>
        <w:jc w:val="both"/>
        <w:rPr>
          <w:rFonts w:ascii="Times New Roman" w:hAnsi="Times New Roman" w:cs="Times New Roman"/>
          <w:b/>
          <w:bCs/>
          <w:sz w:val="24"/>
          <w:szCs w:val="24"/>
        </w:rPr>
      </w:pPr>
    </w:p>
    <w:p w:rsidR="004B319C" w:rsidRPr="0091427C" w:rsidRDefault="004B319C" w:rsidP="004B319C">
      <w:pPr>
        <w:spacing w:after="0" w:line="480" w:lineRule="auto"/>
        <w:jc w:val="both"/>
        <w:rPr>
          <w:rFonts w:ascii="Times New Roman" w:hAnsi="Times New Roman" w:cs="Times New Roman"/>
          <w:b/>
          <w:bCs/>
          <w:sz w:val="24"/>
          <w:szCs w:val="24"/>
        </w:rPr>
      </w:pPr>
      <w:r w:rsidRPr="0091427C">
        <w:rPr>
          <w:rFonts w:ascii="Times New Roman" w:hAnsi="Times New Roman" w:cs="Times New Roman"/>
          <w:b/>
          <w:bCs/>
          <w:sz w:val="24"/>
          <w:szCs w:val="24"/>
        </w:rPr>
        <w:t>Supplementary Figure S2</w:t>
      </w:r>
      <w:r w:rsidR="003B54CB" w:rsidRPr="0091427C">
        <w:rPr>
          <w:rFonts w:ascii="Times New Roman" w:hAnsi="Times New Roman" w:cs="Times New Roman"/>
          <w:b/>
          <w:bCs/>
          <w:sz w:val="24"/>
          <w:szCs w:val="24"/>
        </w:rPr>
        <w:t xml:space="preserve">. </w:t>
      </w:r>
      <w:r w:rsidRPr="0091427C">
        <w:rPr>
          <w:rFonts w:ascii="Times New Roman" w:hAnsi="Times New Roman" w:cs="Times New Roman"/>
          <w:sz w:val="24"/>
          <w:szCs w:val="24"/>
        </w:rPr>
        <w:t xml:space="preserve">BLAST search performed with the </w:t>
      </w:r>
      <w:r w:rsidR="00E26699" w:rsidRPr="0091427C">
        <w:rPr>
          <w:rFonts w:ascii="Times New Roman" w:hAnsi="Times New Roman" w:cs="Times New Roman"/>
          <w:sz w:val="24"/>
          <w:szCs w:val="24"/>
        </w:rPr>
        <w:t>~10.6</w:t>
      </w:r>
      <w:r w:rsidRPr="0091427C">
        <w:rPr>
          <w:rFonts w:ascii="Times New Roman" w:hAnsi="Times New Roman" w:cs="Times New Roman"/>
          <w:sz w:val="24"/>
          <w:szCs w:val="24"/>
        </w:rPr>
        <w:t xml:space="preserve">-kb </w:t>
      </w:r>
      <w:r w:rsidR="00606DE2" w:rsidRPr="0091427C">
        <w:rPr>
          <w:rFonts w:ascii="Times New Roman" w:hAnsi="Times New Roman" w:cs="Times New Roman"/>
          <w:sz w:val="24"/>
          <w:szCs w:val="24"/>
        </w:rPr>
        <w:t>sequence</w:t>
      </w:r>
      <w:r w:rsidRPr="0091427C">
        <w:rPr>
          <w:rFonts w:ascii="Times New Roman" w:hAnsi="Times New Roman" w:cs="Times New Roman"/>
          <w:sz w:val="24"/>
          <w:szCs w:val="24"/>
        </w:rPr>
        <w:t xml:space="preserve"> found in 96R-Kp. Other deposited </w:t>
      </w:r>
      <w:r w:rsidRPr="0091427C">
        <w:rPr>
          <w:rFonts w:ascii="Times New Roman" w:hAnsi="Times New Roman" w:cs="Times New Roman"/>
          <w:i/>
          <w:sz w:val="24"/>
          <w:szCs w:val="24"/>
        </w:rPr>
        <w:t>K. pneumoniae</w:t>
      </w:r>
      <w:r w:rsidRPr="0091427C">
        <w:rPr>
          <w:rFonts w:ascii="Times New Roman" w:hAnsi="Times New Roman" w:cs="Times New Roman"/>
          <w:sz w:val="24"/>
          <w:szCs w:val="24"/>
        </w:rPr>
        <w:t xml:space="preserve"> genomes with the same </w:t>
      </w:r>
      <w:r w:rsidR="00606DE2" w:rsidRPr="0091427C">
        <w:rPr>
          <w:rFonts w:ascii="Times New Roman" w:hAnsi="Times New Roman" w:cs="Times New Roman"/>
          <w:sz w:val="24"/>
          <w:szCs w:val="24"/>
        </w:rPr>
        <w:t xml:space="preserve">~5.4-kb </w:t>
      </w:r>
      <w:r w:rsidRPr="0091427C">
        <w:rPr>
          <w:rFonts w:ascii="Times New Roman" w:hAnsi="Times New Roman" w:cs="Times New Roman"/>
          <w:sz w:val="24"/>
          <w:szCs w:val="24"/>
        </w:rPr>
        <w:t>Δ</w:t>
      </w:r>
      <w:r w:rsidRPr="0091427C">
        <w:rPr>
          <w:rFonts w:ascii="Times New Roman" w:hAnsi="Times New Roman" w:cs="Times New Roman"/>
          <w:i/>
          <w:sz w:val="24"/>
          <w:szCs w:val="24"/>
        </w:rPr>
        <w:t xml:space="preserve">mgrB </w:t>
      </w:r>
      <w:r w:rsidRPr="0091427C">
        <w:rPr>
          <w:rFonts w:ascii="Times New Roman" w:hAnsi="Times New Roman" w:cs="Times New Roman"/>
          <w:sz w:val="24"/>
          <w:szCs w:val="24"/>
        </w:rPr>
        <w:t>were not found.</w:t>
      </w:r>
    </w:p>
    <w:p w:rsidR="00C76036" w:rsidRPr="0091427C" w:rsidRDefault="00C76036" w:rsidP="00C76036">
      <w:pPr>
        <w:spacing w:after="0" w:line="480" w:lineRule="auto"/>
        <w:jc w:val="both"/>
        <w:rPr>
          <w:rFonts w:ascii="Times New Roman" w:hAnsi="Times New Roman" w:cs="Times New Roman"/>
          <w:b/>
          <w:bCs/>
          <w:sz w:val="24"/>
          <w:szCs w:val="24"/>
        </w:rPr>
      </w:pPr>
    </w:p>
    <w:p w:rsidR="00F609BF" w:rsidRPr="0091427C" w:rsidRDefault="003B54CB" w:rsidP="004B319C">
      <w:pPr>
        <w:spacing w:after="0" w:line="480" w:lineRule="auto"/>
        <w:jc w:val="both"/>
        <w:rPr>
          <w:rFonts w:ascii="Times New Roman" w:hAnsi="Times New Roman" w:cs="Times New Roman"/>
          <w:sz w:val="24"/>
          <w:szCs w:val="24"/>
        </w:rPr>
      </w:pPr>
      <w:r w:rsidRPr="0091427C">
        <w:rPr>
          <w:rFonts w:ascii="Times New Roman" w:hAnsi="Times New Roman" w:cs="Times New Roman"/>
          <w:b/>
          <w:bCs/>
          <w:sz w:val="24"/>
          <w:szCs w:val="24"/>
        </w:rPr>
        <w:t xml:space="preserve">Supplementary Figure S3. </w:t>
      </w:r>
      <w:r w:rsidRPr="0091427C">
        <w:rPr>
          <w:rFonts w:ascii="Times New Roman" w:hAnsi="Times New Roman" w:cs="Times New Roman"/>
          <w:sz w:val="24"/>
          <w:szCs w:val="24"/>
        </w:rPr>
        <w:t xml:space="preserve">Agarose gel showing amplicons of the partial </w:t>
      </w:r>
      <w:r w:rsidRPr="0091427C">
        <w:rPr>
          <w:rFonts w:ascii="Times New Roman" w:hAnsi="Times New Roman" w:cs="Times New Roman"/>
          <w:i/>
          <w:iCs/>
          <w:sz w:val="24"/>
          <w:szCs w:val="24"/>
        </w:rPr>
        <w:t>mgrB</w:t>
      </w:r>
      <w:r w:rsidRPr="0091427C">
        <w:rPr>
          <w:rFonts w:ascii="Times New Roman" w:hAnsi="Times New Roman" w:cs="Times New Roman"/>
          <w:sz w:val="24"/>
          <w:szCs w:val="24"/>
        </w:rPr>
        <w:t xml:space="preserve"> environment for colistin-resistant (Col-R) or colistin-susceptible </w:t>
      </w:r>
      <w:r w:rsidR="00883CD6" w:rsidRPr="0091427C">
        <w:rPr>
          <w:rFonts w:ascii="Times New Roman" w:hAnsi="Times New Roman" w:cs="Times New Roman"/>
          <w:sz w:val="24"/>
          <w:szCs w:val="24"/>
        </w:rPr>
        <w:t xml:space="preserve">(Col-S) </w:t>
      </w:r>
      <w:r w:rsidRPr="0091427C">
        <w:rPr>
          <w:rFonts w:ascii="Times New Roman" w:hAnsi="Times New Roman" w:cs="Times New Roman"/>
          <w:i/>
          <w:iCs/>
          <w:sz w:val="24"/>
          <w:szCs w:val="24"/>
        </w:rPr>
        <w:t xml:space="preserve">K. pneumoniae </w:t>
      </w:r>
      <w:r w:rsidRPr="0091427C">
        <w:rPr>
          <w:rFonts w:ascii="Times New Roman" w:hAnsi="Times New Roman" w:cs="Times New Roman"/>
          <w:sz w:val="24"/>
          <w:szCs w:val="24"/>
        </w:rPr>
        <w:t xml:space="preserve">strains. DNA was amplified using </w:t>
      </w:r>
      <w:proofErr w:type="spellStart"/>
      <w:r w:rsidRPr="0091427C">
        <w:rPr>
          <w:rFonts w:ascii="Times New Roman" w:hAnsi="Times New Roman" w:cs="Times New Roman"/>
          <w:sz w:val="24"/>
          <w:szCs w:val="24"/>
        </w:rPr>
        <w:t>iProof</w:t>
      </w:r>
      <w:proofErr w:type="spellEnd"/>
      <w:r w:rsidRPr="0091427C">
        <w:rPr>
          <w:rFonts w:ascii="Times New Roman" w:hAnsi="Times New Roman" w:cs="Times New Roman"/>
          <w:sz w:val="24"/>
          <w:szCs w:val="24"/>
        </w:rPr>
        <w:t xml:space="preserve"> High Fidelity Taq (Bio-Rad) and primers </w:t>
      </w:r>
      <w:proofErr w:type="spellStart"/>
      <w:r w:rsidRPr="0091427C">
        <w:rPr>
          <w:rFonts w:ascii="Times New Roman" w:hAnsi="Times New Roman" w:cs="Times New Roman"/>
          <w:i/>
          <w:sz w:val="24"/>
          <w:szCs w:val="24"/>
        </w:rPr>
        <w:t>mgrB</w:t>
      </w:r>
      <w:r w:rsidRPr="0091427C">
        <w:rPr>
          <w:rFonts w:ascii="Times New Roman" w:hAnsi="Times New Roman" w:cs="Times New Roman"/>
          <w:sz w:val="24"/>
          <w:szCs w:val="24"/>
        </w:rPr>
        <w:t>Δ</w:t>
      </w:r>
      <w:proofErr w:type="spellEnd"/>
      <w:r w:rsidRPr="0091427C">
        <w:rPr>
          <w:rFonts w:ascii="Times New Roman" w:hAnsi="Times New Roman" w:cs="Times New Roman"/>
          <w:sz w:val="24"/>
          <w:szCs w:val="24"/>
        </w:rPr>
        <w:t>-FW/-RVII. A 2-log DNA ladder was used to determine the fragment sizes. Neg, negative control.</w:t>
      </w:r>
    </w:p>
    <w:sectPr w:rsidR="00F609BF" w:rsidRPr="0091427C" w:rsidSect="002F0DDE">
      <w:footerReference w:type="default" r:id="rId10"/>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370D" w:rsidRDefault="005B370D" w:rsidP="005B370D">
      <w:pPr>
        <w:spacing w:after="0" w:line="240" w:lineRule="auto"/>
      </w:pPr>
      <w:r>
        <w:separator/>
      </w:r>
    </w:p>
  </w:endnote>
  <w:endnote w:type="continuationSeparator" w:id="0">
    <w:p w:rsidR="005B370D" w:rsidRDefault="005B370D" w:rsidP="005B3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SGullive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4616616"/>
      <w:docPartObj>
        <w:docPartGallery w:val="Page Numbers (Bottom of Page)"/>
        <w:docPartUnique/>
      </w:docPartObj>
    </w:sdtPr>
    <w:sdtEndPr>
      <w:rPr>
        <w:noProof/>
      </w:rPr>
    </w:sdtEndPr>
    <w:sdtContent>
      <w:p w:rsidR="005B370D" w:rsidRDefault="005B370D">
        <w:pPr>
          <w:pStyle w:val="Footer"/>
          <w:jc w:val="right"/>
        </w:pPr>
        <w:r>
          <w:fldChar w:fldCharType="begin"/>
        </w:r>
        <w:r>
          <w:instrText xml:space="preserve"> PAGE   \* MERGEFORMAT </w:instrText>
        </w:r>
        <w:r>
          <w:fldChar w:fldCharType="separate"/>
        </w:r>
        <w:r w:rsidR="00520AEF">
          <w:rPr>
            <w:noProof/>
          </w:rPr>
          <w:t>6</w:t>
        </w:r>
        <w:r>
          <w:rPr>
            <w:noProof/>
          </w:rPr>
          <w:fldChar w:fldCharType="end"/>
        </w:r>
      </w:p>
    </w:sdtContent>
  </w:sdt>
  <w:p w:rsidR="005B370D" w:rsidRDefault="005B3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370D" w:rsidRDefault="005B370D" w:rsidP="005B370D">
      <w:pPr>
        <w:spacing w:after="0" w:line="240" w:lineRule="auto"/>
      </w:pPr>
      <w:r>
        <w:separator/>
      </w:r>
    </w:p>
  </w:footnote>
  <w:footnote w:type="continuationSeparator" w:id="0">
    <w:p w:rsidR="005B370D" w:rsidRDefault="005B370D" w:rsidP="005B37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Antimicrob Agents&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1&lt;/LineSpacing&gt;&lt;SpaceAfter&gt;0&lt;/SpaceAfter&gt;&lt;HyperlinksEnabled&gt;1&lt;/HyperlinksEnabled&gt;&lt;HyperlinksVisible&gt;0&lt;/HyperlinksVisible&gt;&lt;/ENLayout&gt;"/>
    <w:docVar w:name="EN.Libraries" w:val="&lt;Libraries&gt;&lt;item db-id=&quot;2rraardz7s2tw7e5sfvxdezk5rad5xe9z0ts&quot;&gt;MgrB EndNote Library&lt;record-ids&gt;&lt;item&gt;4&lt;/item&gt;&lt;item&gt;7&lt;/item&gt;&lt;item&gt;20&lt;/item&gt;&lt;item&gt;31&lt;/item&gt;&lt;/record-ids&gt;&lt;/item&gt;&lt;/Libraries&gt;"/>
  </w:docVars>
  <w:rsids>
    <w:rsidRoot w:val="001D33F8"/>
    <w:rsid w:val="000018B0"/>
    <w:rsid w:val="00001E6C"/>
    <w:rsid w:val="00004277"/>
    <w:rsid w:val="00004C35"/>
    <w:rsid w:val="00006563"/>
    <w:rsid w:val="000070FA"/>
    <w:rsid w:val="000107B7"/>
    <w:rsid w:val="0001336C"/>
    <w:rsid w:val="00013B2F"/>
    <w:rsid w:val="00014D5A"/>
    <w:rsid w:val="000171B2"/>
    <w:rsid w:val="0002017D"/>
    <w:rsid w:val="00022FC5"/>
    <w:rsid w:val="00023CA5"/>
    <w:rsid w:val="00024E2B"/>
    <w:rsid w:val="0002648F"/>
    <w:rsid w:val="000265CA"/>
    <w:rsid w:val="00027E1E"/>
    <w:rsid w:val="00027EA1"/>
    <w:rsid w:val="00030BED"/>
    <w:rsid w:val="000320E3"/>
    <w:rsid w:val="0003275E"/>
    <w:rsid w:val="00033036"/>
    <w:rsid w:val="000334D0"/>
    <w:rsid w:val="00033CA6"/>
    <w:rsid w:val="000340A8"/>
    <w:rsid w:val="00035747"/>
    <w:rsid w:val="00035F83"/>
    <w:rsid w:val="00036B51"/>
    <w:rsid w:val="000372B5"/>
    <w:rsid w:val="00037945"/>
    <w:rsid w:val="00042E76"/>
    <w:rsid w:val="0004429C"/>
    <w:rsid w:val="000443D7"/>
    <w:rsid w:val="00044877"/>
    <w:rsid w:val="00046334"/>
    <w:rsid w:val="0004759B"/>
    <w:rsid w:val="00047C3D"/>
    <w:rsid w:val="000505AC"/>
    <w:rsid w:val="000526C5"/>
    <w:rsid w:val="00052B52"/>
    <w:rsid w:val="00053800"/>
    <w:rsid w:val="00054134"/>
    <w:rsid w:val="0005477A"/>
    <w:rsid w:val="00054B5A"/>
    <w:rsid w:val="00055898"/>
    <w:rsid w:val="0005678B"/>
    <w:rsid w:val="0005731C"/>
    <w:rsid w:val="000607D2"/>
    <w:rsid w:val="00061936"/>
    <w:rsid w:val="0006208A"/>
    <w:rsid w:val="000638D2"/>
    <w:rsid w:val="0006436A"/>
    <w:rsid w:val="00065191"/>
    <w:rsid w:val="00070ED5"/>
    <w:rsid w:val="0007123D"/>
    <w:rsid w:val="00072D34"/>
    <w:rsid w:val="00074B6F"/>
    <w:rsid w:val="00074FBA"/>
    <w:rsid w:val="00075211"/>
    <w:rsid w:val="00075E28"/>
    <w:rsid w:val="00077909"/>
    <w:rsid w:val="000803FA"/>
    <w:rsid w:val="00080914"/>
    <w:rsid w:val="00080D31"/>
    <w:rsid w:val="000815F6"/>
    <w:rsid w:val="00082460"/>
    <w:rsid w:val="00083517"/>
    <w:rsid w:val="00083BFF"/>
    <w:rsid w:val="0008488C"/>
    <w:rsid w:val="00084AD7"/>
    <w:rsid w:val="00086157"/>
    <w:rsid w:val="00086254"/>
    <w:rsid w:val="00087839"/>
    <w:rsid w:val="00090C28"/>
    <w:rsid w:val="00091A40"/>
    <w:rsid w:val="00091E7A"/>
    <w:rsid w:val="000930C3"/>
    <w:rsid w:val="000930D6"/>
    <w:rsid w:val="00093B35"/>
    <w:rsid w:val="00095B50"/>
    <w:rsid w:val="00095F80"/>
    <w:rsid w:val="00097D85"/>
    <w:rsid w:val="000A100D"/>
    <w:rsid w:val="000A1276"/>
    <w:rsid w:val="000A1AA9"/>
    <w:rsid w:val="000A264E"/>
    <w:rsid w:val="000A2FCB"/>
    <w:rsid w:val="000A4BD5"/>
    <w:rsid w:val="000A52B6"/>
    <w:rsid w:val="000A5CCB"/>
    <w:rsid w:val="000A688F"/>
    <w:rsid w:val="000A764A"/>
    <w:rsid w:val="000A77D6"/>
    <w:rsid w:val="000A7ADF"/>
    <w:rsid w:val="000A7D24"/>
    <w:rsid w:val="000B0402"/>
    <w:rsid w:val="000B0F7F"/>
    <w:rsid w:val="000B1860"/>
    <w:rsid w:val="000B344C"/>
    <w:rsid w:val="000B3832"/>
    <w:rsid w:val="000B64C1"/>
    <w:rsid w:val="000C1CC3"/>
    <w:rsid w:val="000C325D"/>
    <w:rsid w:val="000C4EFC"/>
    <w:rsid w:val="000C6B5A"/>
    <w:rsid w:val="000D11BC"/>
    <w:rsid w:val="000D2E08"/>
    <w:rsid w:val="000D2FA0"/>
    <w:rsid w:val="000D56A0"/>
    <w:rsid w:val="000D5F7C"/>
    <w:rsid w:val="000D74ED"/>
    <w:rsid w:val="000D78E2"/>
    <w:rsid w:val="000D7DED"/>
    <w:rsid w:val="000E0551"/>
    <w:rsid w:val="000E093B"/>
    <w:rsid w:val="000E1B09"/>
    <w:rsid w:val="000E2416"/>
    <w:rsid w:val="000E2D5B"/>
    <w:rsid w:val="000E2F16"/>
    <w:rsid w:val="000E4F70"/>
    <w:rsid w:val="000E5A48"/>
    <w:rsid w:val="000F0436"/>
    <w:rsid w:val="000F0713"/>
    <w:rsid w:val="000F2515"/>
    <w:rsid w:val="000F2E0A"/>
    <w:rsid w:val="000F3703"/>
    <w:rsid w:val="000F3AA9"/>
    <w:rsid w:val="000F44CA"/>
    <w:rsid w:val="000F55F7"/>
    <w:rsid w:val="000F5A4D"/>
    <w:rsid w:val="000F6232"/>
    <w:rsid w:val="000F7E12"/>
    <w:rsid w:val="00100F97"/>
    <w:rsid w:val="00102510"/>
    <w:rsid w:val="00103D37"/>
    <w:rsid w:val="001073B3"/>
    <w:rsid w:val="00112A7C"/>
    <w:rsid w:val="001155D9"/>
    <w:rsid w:val="00115FC0"/>
    <w:rsid w:val="00116A47"/>
    <w:rsid w:val="00116D4A"/>
    <w:rsid w:val="001226BD"/>
    <w:rsid w:val="001228E6"/>
    <w:rsid w:val="001234A8"/>
    <w:rsid w:val="00123B92"/>
    <w:rsid w:val="00125291"/>
    <w:rsid w:val="001269E5"/>
    <w:rsid w:val="0012793F"/>
    <w:rsid w:val="00127F1D"/>
    <w:rsid w:val="00130BB4"/>
    <w:rsid w:val="00134F35"/>
    <w:rsid w:val="00135F10"/>
    <w:rsid w:val="00136CD5"/>
    <w:rsid w:val="00137897"/>
    <w:rsid w:val="001408B5"/>
    <w:rsid w:val="001432F7"/>
    <w:rsid w:val="0014342B"/>
    <w:rsid w:val="00144156"/>
    <w:rsid w:val="001450A4"/>
    <w:rsid w:val="001466EF"/>
    <w:rsid w:val="00147308"/>
    <w:rsid w:val="00147694"/>
    <w:rsid w:val="00147F4F"/>
    <w:rsid w:val="001512F2"/>
    <w:rsid w:val="00151750"/>
    <w:rsid w:val="00151C1B"/>
    <w:rsid w:val="00151EFE"/>
    <w:rsid w:val="00154B58"/>
    <w:rsid w:val="00156FA7"/>
    <w:rsid w:val="001611F2"/>
    <w:rsid w:val="00161FA4"/>
    <w:rsid w:val="00162DE6"/>
    <w:rsid w:val="001637EA"/>
    <w:rsid w:val="00163975"/>
    <w:rsid w:val="00163EB0"/>
    <w:rsid w:val="00164F1E"/>
    <w:rsid w:val="0016500E"/>
    <w:rsid w:val="00165111"/>
    <w:rsid w:val="0016695F"/>
    <w:rsid w:val="0016706B"/>
    <w:rsid w:val="00167D6B"/>
    <w:rsid w:val="00167E6A"/>
    <w:rsid w:val="001702EE"/>
    <w:rsid w:val="00171A8B"/>
    <w:rsid w:val="00175994"/>
    <w:rsid w:val="00177959"/>
    <w:rsid w:val="001805C2"/>
    <w:rsid w:val="001819EE"/>
    <w:rsid w:val="00181CAC"/>
    <w:rsid w:val="00181D18"/>
    <w:rsid w:val="001837FB"/>
    <w:rsid w:val="001839DE"/>
    <w:rsid w:val="00183BEC"/>
    <w:rsid w:val="001842A8"/>
    <w:rsid w:val="001846C3"/>
    <w:rsid w:val="00185988"/>
    <w:rsid w:val="00186ECF"/>
    <w:rsid w:val="001920D7"/>
    <w:rsid w:val="00193475"/>
    <w:rsid w:val="00193742"/>
    <w:rsid w:val="00194853"/>
    <w:rsid w:val="0019487F"/>
    <w:rsid w:val="00194FB6"/>
    <w:rsid w:val="00196079"/>
    <w:rsid w:val="0019619D"/>
    <w:rsid w:val="001961C2"/>
    <w:rsid w:val="001969AD"/>
    <w:rsid w:val="001976B3"/>
    <w:rsid w:val="0019799D"/>
    <w:rsid w:val="001A031F"/>
    <w:rsid w:val="001A09A9"/>
    <w:rsid w:val="001A0BFA"/>
    <w:rsid w:val="001A16D5"/>
    <w:rsid w:val="001A22B1"/>
    <w:rsid w:val="001A2443"/>
    <w:rsid w:val="001A323E"/>
    <w:rsid w:val="001A76DA"/>
    <w:rsid w:val="001B0C41"/>
    <w:rsid w:val="001B11B5"/>
    <w:rsid w:val="001B11D3"/>
    <w:rsid w:val="001B304E"/>
    <w:rsid w:val="001B3566"/>
    <w:rsid w:val="001B43CF"/>
    <w:rsid w:val="001B44CC"/>
    <w:rsid w:val="001B724A"/>
    <w:rsid w:val="001C21ED"/>
    <w:rsid w:val="001C241A"/>
    <w:rsid w:val="001C40EA"/>
    <w:rsid w:val="001C536D"/>
    <w:rsid w:val="001C5C10"/>
    <w:rsid w:val="001D0E19"/>
    <w:rsid w:val="001D33A0"/>
    <w:rsid w:val="001D33F8"/>
    <w:rsid w:val="001D354A"/>
    <w:rsid w:val="001D4BBA"/>
    <w:rsid w:val="001D7A1C"/>
    <w:rsid w:val="001E1005"/>
    <w:rsid w:val="001E15BC"/>
    <w:rsid w:val="001E2104"/>
    <w:rsid w:val="001E269F"/>
    <w:rsid w:val="001E2F13"/>
    <w:rsid w:val="001E4E99"/>
    <w:rsid w:val="001E55AE"/>
    <w:rsid w:val="001E6231"/>
    <w:rsid w:val="001E682B"/>
    <w:rsid w:val="001E6BCB"/>
    <w:rsid w:val="001E6C0D"/>
    <w:rsid w:val="001E7D2B"/>
    <w:rsid w:val="001F3179"/>
    <w:rsid w:val="001F3D3E"/>
    <w:rsid w:val="001F56A8"/>
    <w:rsid w:val="001F5C37"/>
    <w:rsid w:val="001F6062"/>
    <w:rsid w:val="001F7695"/>
    <w:rsid w:val="002001E7"/>
    <w:rsid w:val="00202010"/>
    <w:rsid w:val="00202608"/>
    <w:rsid w:val="00202B0F"/>
    <w:rsid w:val="00203286"/>
    <w:rsid w:val="00204249"/>
    <w:rsid w:val="00204621"/>
    <w:rsid w:val="00210B0E"/>
    <w:rsid w:val="002156DB"/>
    <w:rsid w:val="0021619B"/>
    <w:rsid w:val="002205D1"/>
    <w:rsid w:val="00220FEB"/>
    <w:rsid w:val="002210FD"/>
    <w:rsid w:val="0022189B"/>
    <w:rsid w:val="00221A8A"/>
    <w:rsid w:val="0022295B"/>
    <w:rsid w:val="00222DDE"/>
    <w:rsid w:val="0022428A"/>
    <w:rsid w:val="00224729"/>
    <w:rsid w:val="002266F2"/>
    <w:rsid w:val="00227E75"/>
    <w:rsid w:val="00231807"/>
    <w:rsid w:val="002345AB"/>
    <w:rsid w:val="002362E6"/>
    <w:rsid w:val="00240090"/>
    <w:rsid w:val="00240F83"/>
    <w:rsid w:val="002414BB"/>
    <w:rsid w:val="00243766"/>
    <w:rsid w:val="002469F0"/>
    <w:rsid w:val="002470D3"/>
    <w:rsid w:val="002503D2"/>
    <w:rsid w:val="0025521E"/>
    <w:rsid w:val="0025533B"/>
    <w:rsid w:val="0025593C"/>
    <w:rsid w:val="002579B1"/>
    <w:rsid w:val="00257C23"/>
    <w:rsid w:val="0026316A"/>
    <w:rsid w:val="002648BB"/>
    <w:rsid w:val="00265DA6"/>
    <w:rsid w:val="00266E3E"/>
    <w:rsid w:val="002705BE"/>
    <w:rsid w:val="00270AF9"/>
    <w:rsid w:val="0027239F"/>
    <w:rsid w:val="0027324F"/>
    <w:rsid w:val="00275808"/>
    <w:rsid w:val="00275B38"/>
    <w:rsid w:val="00275B9D"/>
    <w:rsid w:val="0027681A"/>
    <w:rsid w:val="00276A0C"/>
    <w:rsid w:val="002777F1"/>
    <w:rsid w:val="00277946"/>
    <w:rsid w:val="00277F7F"/>
    <w:rsid w:val="00280C90"/>
    <w:rsid w:val="00281993"/>
    <w:rsid w:val="0028254E"/>
    <w:rsid w:val="00282610"/>
    <w:rsid w:val="00284807"/>
    <w:rsid w:val="00284A23"/>
    <w:rsid w:val="00284E55"/>
    <w:rsid w:val="0028759B"/>
    <w:rsid w:val="00290252"/>
    <w:rsid w:val="00293354"/>
    <w:rsid w:val="00293A14"/>
    <w:rsid w:val="00295550"/>
    <w:rsid w:val="002969E2"/>
    <w:rsid w:val="00296B79"/>
    <w:rsid w:val="002972AC"/>
    <w:rsid w:val="00297A7D"/>
    <w:rsid w:val="002A0C91"/>
    <w:rsid w:val="002A4E19"/>
    <w:rsid w:val="002A7A8E"/>
    <w:rsid w:val="002B25C0"/>
    <w:rsid w:val="002B370B"/>
    <w:rsid w:val="002B5220"/>
    <w:rsid w:val="002B674F"/>
    <w:rsid w:val="002B69AF"/>
    <w:rsid w:val="002B6CF6"/>
    <w:rsid w:val="002C1F3E"/>
    <w:rsid w:val="002C1F49"/>
    <w:rsid w:val="002C692A"/>
    <w:rsid w:val="002D09B7"/>
    <w:rsid w:val="002D0E1E"/>
    <w:rsid w:val="002D1C0B"/>
    <w:rsid w:val="002D265D"/>
    <w:rsid w:val="002D4015"/>
    <w:rsid w:val="002D45B8"/>
    <w:rsid w:val="002D45D0"/>
    <w:rsid w:val="002D5F40"/>
    <w:rsid w:val="002D76B6"/>
    <w:rsid w:val="002D7997"/>
    <w:rsid w:val="002D7B32"/>
    <w:rsid w:val="002E2BF9"/>
    <w:rsid w:val="002E39F9"/>
    <w:rsid w:val="002E4709"/>
    <w:rsid w:val="002E49B7"/>
    <w:rsid w:val="002E4FA2"/>
    <w:rsid w:val="002E6A40"/>
    <w:rsid w:val="002E705B"/>
    <w:rsid w:val="002E71B4"/>
    <w:rsid w:val="002E7629"/>
    <w:rsid w:val="002F0DDE"/>
    <w:rsid w:val="002F1E3B"/>
    <w:rsid w:val="002F2104"/>
    <w:rsid w:val="002F3B80"/>
    <w:rsid w:val="002F5C92"/>
    <w:rsid w:val="002F6217"/>
    <w:rsid w:val="002F6CF9"/>
    <w:rsid w:val="002F7BF3"/>
    <w:rsid w:val="0030108D"/>
    <w:rsid w:val="0030250E"/>
    <w:rsid w:val="00302E89"/>
    <w:rsid w:val="00303E94"/>
    <w:rsid w:val="00304BE6"/>
    <w:rsid w:val="003132F7"/>
    <w:rsid w:val="003138B2"/>
    <w:rsid w:val="00313ED5"/>
    <w:rsid w:val="00316FC3"/>
    <w:rsid w:val="00317AC8"/>
    <w:rsid w:val="0032122A"/>
    <w:rsid w:val="00323093"/>
    <w:rsid w:val="003237AC"/>
    <w:rsid w:val="00325B3D"/>
    <w:rsid w:val="003319D6"/>
    <w:rsid w:val="00334765"/>
    <w:rsid w:val="003362AC"/>
    <w:rsid w:val="003370BD"/>
    <w:rsid w:val="0034107C"/>
    <w:rsid w:val="0034175B"/>
    <w:rsid w:val="00341FA6"/>
    <w:rsid w:val="0034263D"/>
    <w:rsid w:val="003440BD"/>
    <w:rsid w:val="0034448F"/>
    <w:rsid w:val="003513FF"/>
    <w:rsid w:val="00353100"/>
    <w:rsid w:val="00353380"/>
    <w:rsid w:val="003547B5"/>
    <w:rsid w:val="00361B09"/>
    <w:rsid w:val="003625B4"/>
    <w:rsid w:val="00363A0B"/>
    <w:rsid w:val="003655A8"/>
    <w:rsid w:val="003657BA"/>
    <w:rsid w:val="003663C2"/>
    <w:rsid w:val="00367D13"/>
    <w:rsid w:val="00372094"/>
    <w:rsid w:val="00373C69"/>
    <w:rsid w:val="00374990"/>
    <w:rsid w:val="003776FD"/>
    <w:rsid w:val="00377CF6"/>
    <w:rsid w:val="00377D6F"/>
    <w:rsid w:val="0038049E"/>
    <w:rsid w:val="003814D3"/>
    <w:rsid w:val="003818D1"/>
    <w:rsid w:val="003826CC"/>
    <w:rsid w:val="00386678"/>
    <w:rsid w:val="003877F5"/>
    <w:rsid w:val="00387C1D"/>
    <w:rsid w:val="003909C5"/>
    <w:rsid w:val="003921C0"/>
    <w:rsid w:val="00392FBF"/>
    <w:rsid w:val="003947D7"/>
    <w:rsid w:val="0039619D"/>
    <w:rsid w:val="00396328"/>
    <w:rsid w:val="00396CFD"/>
    <w:rsid w:val="0039792C"/>
    <w:rsid w:val="003A240C"/>
    <w:rsid w:val="003A2543"/>
    <w:rsid w:val="003A3D5E"/>
    <w:rsid w:val="003A4507"/>
    <w:rsid w:val="003A59F6"/>
    <w:rsid w:val="003A69C7"/>
    <w:rsid w:val="003A6B37"/>
    <w:rsid w:val="003A76EA"/>
    <w:rsid w:val="003B076E"/>
    <w:rsid w:val="003B245B"/>
    <w:rsid w:val="003B2F0D"/>
    <w:rsid w:val="003B31CD"/>
    <w:rsid w:val="003B54CB"/>
    <w:rsid w:val="003B6C7C"/>
    <w:rsid w:val="003C0074"/>
    <w:rsid w:val="003C0194"/>
    <w:rsid w:val="003C0D2D"/>
    <w:rsid w:val="003C1C07"/>
    <w:rsid w:val="003C20DD"/>
    <w:rsid w:val="003C2352"/>
    <w:rsid w:val="003C32EB"/>
    <w:rsid w:val="003C3493"/>
    <w:rsid w:val="003C34EE"/>
    <w:rsid w:val="003C3848"/>
    <w:rsid w:val="003C4595"/>
    <w:rsid w:val="003C6C11"/>
    <w:rsid w:val="003D031F"/>
    <w:rsid w:val="003D0468"/>
    <w:rsid w:val="003D0733"/>
    <w:rsid w:val="003D0779"/>
    <w:rsid w:val="003D2F08"/>
    <w:rsid w:val="003D3C70"/>
    <w:rsid w:val="003D424A"/>
    <w:rsid w:val="003D42CF"/>
    <w:rsid w:val="003D663F"/>
    <w:rsid w:val="003D7AAA"/>
    <w:rsid w:val="003E1750"/>
    <w:rsid w:val="003E189E"/>
    <w:rsid w:val="003E24D1"/>
    <w:rsid w:val="003E2C5C"/>
    <w:rsid w:val="003E2C91"/>
    <w:rsid w:val="003E35B7"/>
    <w:rsid w:val="003E4293"/>
    <w:rsid w:val="003E77FD"/>
    <w:rsid w:val="003E7899"/>
    <w:rsid w:val="003F0C60"/>
    <w:rsid w:val="003F2BD2"/>
    <w:rsid w:val="003F44A6"/>
    <w:rsid w:val="003F7D81"/>
    <w:rsid w:val="003F7DF3"/>
    <w:rsid w:val="004002A2"/>
    <w:rsid w:val="00401A98"/>
    <w:rsid w:val="004046FC"/>
    <w:rsid w:val="004049A1"/>
    <w:rsid w:val="0040584A"/>
    <w:rsid w:val="00405A5B"/>
    <w:rsid w:val="00407FB3"/>
    <w:rsid w:val="00410549"/>
    <w:rsid w:val="00410584"/>
    <w:rsid w:val="00410A36"/>
    <w:rsid w:val="00410C3C"/>
    <w:rsid w:val="004118E4"/>
    <w:rsid w:val="00412A02"/>
    <w:rsid w:val="00412DAE"/>
    <w:rsid w:val="0041323D"/>
    <w:rsid w:val="0041385F"/>
    <w:rsid w:val="00413B6E"/>
    <w:rsid w:val="00417AD8"/>
    <w:rsid w:val="0042125F"/>
    <w:rsid w:val="0042133E"/>
    <w:rsid w:val="0042146B"/>
    <w:rsid w:val="00421F0D"/>
    <w:rsid w:val="004226DE"/>
    <w:rsid w:val="004227CA"/>
    <w:rsid w:val="0042289C"/>
    <w:rsid w:val="004242A6"/>
    <w:rsid w:val="00424C90"/>
    <w:rsid w:val="0042546B"/>
    <w:rsid w:val="00430151"/>
    <w:rsid w:val="00430CBC"/>
    <w:rsid w:val="00430F53"/>
    <w:rsid w:val="00431140"/>
    <w:rsid w:val="00432BE8"/>
    <w:rsid w:val="0043361C"/>
    <w:rsid w:val="00434185"/>
    <w:rsid w:val="0043546C"/>
    <w:rsid w:val="00436EFC"/>
    <w:rsid w:val="00436F61"/>
    <w:rsid w:val="00436FA6"/>
    <w:rsid w:val="0043712A"/>
    <w:rsid w:val="0043743A"/>
    <w:rsid w:val="00440DC9"/>
    <w:rsid w:val="004414DA"/>
    <w:rsid w:val="00441E02"/>
    <w:rsid w:val="00441FAB"/>
    <w:rsid w:val="0044498C"/>
    <w:rsid w:val="00444FA8"/>
    <w:rsid w:val="00445527"/>
    <w:rsid w:val="00446D56"/>
    <w:rsid w:val="00447882"/>
    <w:rsid w:val="00454F82"/>
    <w:rsid w:val="00457587"/>
    <w:rsid w:val="004575F9"/>
    <w:rsid w:val="00457E0E"/>
    <w:rsid w:val="004607A6"/>
    <w:rsid w:val="004608B2"/>
    <w:rsid w:val="004613D1"/>
    <w:rsid w:val="004617CB"/>
    <w:rsid w:val="00464497"/>
    <w:rsid w:val="004649CC"/>
    <w:rsid w:val="00465C14"/>
    <w:rsid w:val="0046612B"/>
    <w:rsid w:val="0046678E"/>
    <w:rsid w:val="0047278D"/>
    <w:rsid w:val="00474AB0"/>
    <w:rsid w:val="00475428"/>
    <w:rsid w:val="004758EB"/>
    <w:rsid w:val="00475933"/>
    <w:rsid w:val="0047717E"/>
    <w:rsid w:val="00481F52"/>
    <w:rsid w:val="00487070"/>
    <w:rsid w:val="0048793F"/>
    <w:rsid w:val="004879B7"/>
    <w:rsid w:val="00490EA2"/>
    <w:rsid w:val="0049304A"/>
    <w:rsid w:val="00494288"/>
    <w:rsid w:val="004943EB"/>
    <w:rsid w:val="004964E5"/>
    <w:rsid w:val="00496665"/>
    <w:rsid w:val="00497CF4"/>
    <w:rsid w:val="00497FBC"/>
    <w:rsid w:val="004A18A6"/>
    <w:rsid w:val="004A1AE8"/>
    <w:rsid w:val="004A3E55"/>
    <w:rsid w:val="004A3F6A"/>
    <w:rsid w:val="004A4350"/>
    <w:rsid w:val="004A4BD5"/>
    <w:rsid w:val="004A5B0E"/>
    <w:rsid w:val="004A6140"/>
    <w:rsid w:val="004A7356"/>
    <w:rsid w:val="004A76DF"/>
    <w:rsid w:val="004B038F"/>
    <w:rsid w:val="004B1663"/>
    <w:rsid w:val="004B20AA"/>
    <w:rsid w:val="004B2D89"/>
    <w:rsid w:val="004B319C"/>
    <w:rsid w:val="004B3D6E"/>
    <w:rsid w:val="004B56F5"/>
    <w:rsid w:val="004C0884"/>
    <w:rsid w:val="004C1642"/>
    <w:rsid w:val="004C3798"/>
    <w:rsid w:val="004C3A05"/>
    <w:rsid w:val="004C3BB3"/>
    <w:rsid w:val="004C534B"/>
    <w:rsid w:val="004C5EED"/>
    <w:rsid w:val="004D3395"/>
    <w:rsid w:val="004D4077"/>
    <w:rsid w:val="004D476A"/>
    <w:rsid w:val="004D5A6F"/>
    <w:rsid w:val="004D6455"/>
    <w:rsid w:val="004D6A41"/>
    <w:rsid w:val="004D7782"/>
    <w:rsid w:val="004E15E7"/>
    <w:rsid w:val="004E4B4C"/>
    <w:rsid w:val="004E50E4"/>
    <w:rsid w:val="004E5743"/>
    <w:rsid w:val="004E6D1B"/>
    <w:rsid w:val="004E7CA2"/>
    <w:rsid w:val="004F00F7"/>
    <w:rsid w:val="004F177F"/>
    <w:rsid w:val="004F2271"/>
    <w:rsid w:val="004F3668"/>
    <w:rsid w:val="004F3A8C"/>
    <w:rsid w:val="004F492E"/>
    <w:rsid w:val="004F5EB5"/>
    <w:rsid w:val="004F609A"/>
    <w:rsid w:val="004F772D"/>
    <w:rsid w:val="004F7A60"/>
    <w:rsid w:val="004F7DB5"/>
    <w:rsid w:val="00501569"/>
    <w:rsid w:val="00501EC7"/>
    <w:rsid w:val="00502492"/>
    <w:rsid w:val="00502929"/>
    <w:rsid w:val="00502B6B"/>
    <w:rsid w:val="005074FB"/>
    <w:rsid w:val="00512288"/>
    <w:rsid w:val="0051696B"/>
    <w:rsid w:val="00516E4D"/>
    <w:rsid w:val="00516FE8"/>
    <w:rsid w:val="00520AEF"/>
    <w:rsid w:val="00521175"/>
    <w:rsid w:val="00521303"/>
    <w:rsid w:val="0052162D"/>
    <w:rsid w:val="005216D2"/>
    <w:rsid w:val="00523FF8"/>
    <w:rsid w:val="00526A28"/>
    <w:rsid w:val="00527F77"/>
    <w:rsid w:val="0053187B"/>
    <w:rsid w:val="00532BDE"/>
    <w:rsid w:val="00533837"/>
    <w:rsid w:val="005356E0"/>
    <w:rsid w:val="0054000E"/>
    <w:rsid w:val="00541005"/>
    <w:rsid w:val="00541F8F"/>
    <w:rsid w:val="0054225D"/>
    <w:rsid w:val="00543C45"/>
    <w:rsid w:val="00544CC5"/>
    <w:rsid w:val="00545EED"/>
    <w:rsid w:val="00546B42"/>
    <w:rsid w:val="005474B6"/>
    <w:rsid w:val="00550D43"/>
    <w:rsid w:val="00550F44"/>
    <w:rsid w:val="00551406"/>
    <w:rsid w:val="00551A67"/>
    <w:rsid w:val="00551FED"/>
    <w:rsid w:val="005520A0"/>
    <w:rsid w:val="00553745"/>
    <w:rsid w:val="00555BC8"/>
    <w:rsid w:val="00555E50"/>
    <w:rsid w:val="00556593"/>
    <w:rsid w:val="00557E3D"/>
    <w:rsid w:val="00560781"/>
    <w:rsid w:val="00560FED"/>
    <w:rsid w:val="00561EAE"/>
    <w:rsid w:val="00561FC5"/>
    <w:rsid w:val="005636FF"/>
    <w:rsid w:val="005639D6"/>
    <w:rsid w:val="0056471D"/>
    <w:rsid w:val="00564D8D"/>
    <w:rsid w:val="00566E37"/>
    <w:rsid w:val="00566F91"/>
    <w:rsid w:val="00566F92"/>
    <w:rsid w:val="00574014"/>
    <w:rsid w:val="00574FEB"/>
    <w:rsid w:val="00576BD0"/>
    <w:rsid w:val="00581CC8"/>
    <w:rsid w:val="0058214E"/>
    <w:rsid w:val="00584B10"/>
    <w:rsid w:val="0058752D"/>
    <w:rsid w:val="00587EC7"/>
    <w:rsid w:val="005902A8"/>
    <w:rsid w:val="005927F9"/>
    <w:rsid w:val="005933FC"/>
    <w:rsid w:val="00593A62"/>
    <w:rsid w:val="0059456C"/>
    <w:rsid w:val="0059555E"/>
    <w:rsid w:val="0059614E"/>
    <w:rsid w:val="00597D65"/>
    <w:rsid w:val="005A0E76"/>
    <w:rsid w:val="005A2B7B"/>
    <w:rsid w:val="005A77BC"/>
    <w:rsid w:val="005B0CE3"/>
    <w:rsid w:val="005B1B27"/>
    <w:rsid w:val="005B25FC"/>
    <w:rsid w:val="005B29CA"/>
    <w:rsid w:val="005B2BAD"/>
    <w:rsid w:val="005B370D"/>
    <w:rsid w:val="005B4DDC"/>
    <w:rsid w:val="005B72A1"/>
    <w:rsid w:val="005B72D1"/>
    <w:rsid w:val="005B7E60"/>
    <w:rsid w:val="005C0A60"/>
    <w:rsid w:val="005C1465"/>
    <w:rsid w:val="005C282F"/>
    <w:rsid w:val="005C66FA"/>
    <w:rsid w:val="005C67F9"/>
    <w:rsid w:val="005C762E"/>
    <w:rsid w:val="005D079E"/>
    <w:rsid w:val="005D0DF5"/>
    <w:rsid w:val="005D2D26"/>
    <w:rsid w:val="005D3E03"/>
    <w:rsid w:val="005D5021"/>
    <w:rsid w:val="005D5A5B"/>
    <w:rsid w:val="005D6B24"/>
    <w:rsid w:val="005E1813"/>
    <w:rsid w:val="005E18EA"/>
    <w:rsid w:val="005E1AEC"/>
    <w:rsid w:val="005E1B41"/>
    <w:rsid w:val="005E5357"/>
    <w:rsid w:val="005E5CC1"/>
    <w:rsid w:val="005E6130"/>
    <w:rsid w:val="005F06FD"/>
    <w:rsid w:val="005F1822"/>
    <w:rsid w:val="005F2C43"/>
    <w:rsid w:val="005F35EE"/>
    <w:rsid w:val="005F3879"/>
    <w:rsid w:val="005F3E35"/>
    <w:rsid w:val="005F480A"/>
    <w:rsid w:val="005F5E0F"/>
    <w:rsid w:val="005F5E6D"/>
    <w:rsid w:val="005F610B"/>
    <w:rsid w:val="005F69C1"/>
    <w:rsid w:val="005F7245"/>
    <w:rsid w:val="005F7AF4"/>
    <w:rsid w:val="005F7B9D"/>
    <w:rsid w:val="006002EB"/>
    <w:rsid w:val="006008F3"/>
    <w:rsid w:val="006021D6"/>
    <w:rsid w:val="006022C3"/>
    <w:rsid w:val="00602D10"/>
    <w:rsid w:val="00602E4F"/>
    <w:rsid w:val="00602FBC"/>
    <w:rsid w:val="006035B5"/>
    <w:rsid w:val="00605646"/>
    <w:rsid w:val="00606015"/>
    <w:rsid w:val="00606DE2"/>
    <w:rsid w:val="006078A4"/>
    <w:rsid w:val="00607A7D"/>
    <w:rsid w:val="0061025E"/>
    <w:rsid w:val="0061046D"/>
    <w:rsid w:val="0061067F"/>
    <w:rsid w:val="006108D8"/>
    <w:rsid w:val="006112C0"/>
    <w:rsid w:val="0061174B"/>
    <w:rsid w:val="00612C84"/>
    <w:rsid w:val="006137CE"/>
    <w:rsid w:val="006143F5"/>
    <w:rsid w:val="00614D66"/>
    <w:rsid w:val="00615754"/>
    <w:rsid w:val="00615CC0"/>
    <w:rsid w:val="006167B3"/>
    <w:rsid w:val="00621B87"/>
    <w:rsid w:val="006245BB"/>
    <w:rsid w:val="006251BB"/>
    <w:rsid w:val="00626F30"/>
    <w:rsid w:val="006310F4"/>
    <w:rsid w:val="00633306"/>
    <w:rsid w:val="006333CE"/>
    <w:rsid w:val="00634719"/>
    <w:rsid w:val="00634D4E"/>
    <w:rsid w:val="0063568C"/>
    <w:rsid w:val="00635A80"/>
    <w:rsid w:val="00635B1A"/>
    <w:rsid w:val="00635E73"/>
    <w:rsid w:val="00635F74"/>
    <w:rsid w:val="00636048"/>
    <w:rsid w:val="0063616C"/>
    <w:rsid w:val="006368B9"/>
    <w:rsid w:val="006407FE"/>
    <w:rsid w:val="00641E6D"/>
    <w:rsid w:val="0064257C"/>
    <w:rsid w:val="00642F28"/>
    <w:rsid w:val="006437B5"/>
    <w:rsid w:val="00646B6B"/>
    <w:rsid w:val="006501CC"/>
    <w:rsid w:val="006501D2"/>
    <w:rsid w:val="006510D7"/>
    <w:rsid w:val="006515D3"/>
    <w:rsid w:val="006515D5"/>
    <w:rsid w:val="00651B2F"/>
    <w:rsid w:val="00651F23"/>
    <w:rsid w:val="006522A1"/>
    <w:rsid w:val="00652D58"/>
    <w:rsid w:val="00652EF1"/>
    <w:rsid w:val="00654728"/>
    <w:rsid w:val="00656097"/>
    <w:rsid w:val="006563C9"/>
    <w:rsid w:val="0065692A"/>
    <w:rsid w:val="00657F02"/>
    <w:rsid w:val="0066040D"/>
    <w:rsid w:val="0066052D"/>
    <w:rsid w:val="006612C7"/>
    <w:rsid w:val="006614E5"/>
    <w:rsid w:val="006617E1"/>
    <w:rsid w:val="00661B33"/>
    <w:rsid w:val="00661FF5"/>
    <w:rsid w:val="00664930"/>
    <w:rsid w:val="00664FED"/>
    <w:rsid w:val="0066553F"/>
    <w:rsid w:val="006655DE"/>
    <w:rsid w:val="0066670B"/>
    <w:rsid w:val="006673E8"/>
    <w:rsid w:val="00667765"/>
    <w:rsid w:val="0067066D"/>
    <w:rsid w:val="0067072F"/>
    <w:rsid w:val="00675565"/>
    <w:rsid w:val="00676204"/>
    <w:rsid w:val="00676470"/>
    <w:rsid w:val="006764E9"/>
    <w:rsid w:val="006809F5"/>
    <w:rsid w:val="00680FB2"/>
    <w:rsid w:val="00681A9B"/>
    <w:rsid w:val="0068695D"/>
    <w:rsid w:val="00687329"/>
    <w:rsid w:val="0069146C"/>
    <w:rsid w:val="00692055"/>
    <w:rsid w:val="006923D8"/>
    <w:rsid w:val="006965E8"/>
    <w:rsid w:val="00697275"/>
    <w:rsid w:val="006A04AA"/>
    <w:rsid w:val="006A36CB"/>
    <w:rsid w:val="006A4FEE"/>
    <w:rsid w:val="006A541A"/>
    <w:rsid w:val="006A57E5"/>
    <w:rsid w:val="006A5A4F"/>
    <w:rsid w:val="006A7113"/>
    <w:rsid w:val="006A765F"/>
    <w:rsid w:val="006A7C0D"/>
    <w:rsid w:val="006B0B6E"/>
    <w:rsid w:val="006B306F"/>
    <w:rsid w:val="006B386A"/>
    <w:rsid w:val="006B39C1"/>
    <w:rsid w:val="006B71AB"/>
    <w:rsid w:val="006C0D11"/>
    <w:rsid w:val="006C1CF9"/>
    <w:rsid w:val="006C2313"/>
    <w:rsid w:val="006C4DAF"/>
    <w:rsid w:val="006C58CE"/>
    <w:rsid w:val="006C6A33"/>
    <w:rsid w:val="006D2803"/>
    <w:rsid w:val="006D4E0F"/>
    <w:rsid w:val="006E0111"/>
    <w:rsid w:val="006E0CC1"/>
    <w:rsid w:val="006E0D1E"/>
    <w:rsid w:val="006E18C7"/>
    <w:rsid w:val="006E1E0F"/>
    <w:rsid w:val="006E22C4"/>
    <w:rsid w:val="006E2F96"/>
    <w:rsid w:val="006E50A6"/>
    <w:rsid w:val="006E5CBB"/>
    <w:rsid w:val="006E7A91"/>
    <w:rsid w:val="006F2871"/>
    <w:rsid w:val="006F379F"/>
    <w:rsid w:val="006F521C"/>
    <w:rsid w:val="006F5F97"/>
    <w:rsid w:val="00702F23"/>
    <w:rsid w:val="007057C8"/>
    <w:rsid w:val="00705DBF"/>
    <w:rsid w:val="00705FA6"/>
    <w:rsid w:val="007078AB"/>
    <w:rsid w:val="00707DF6"/>
    <w:rsid w:val="0071207F"/>
    <w:rsid w:val="00713F8F"/>
    <w:rsid w:val="00714980"/>
    <w:rsid w:val="00714C66"/>
    <w:rsid w:val="00715B3D"/>
    <w:rsid w:val="007163A3"/>
    <w:rsid w:val="0071669D"/>
    <w:rsid w:val="00716A20"/>
    <w:rsid w:val="00716F18"/>
    <w:rsid w:val="007204A3"/>
    <w:rsid w:val="007205CB"/>
    <w:rsid w:val="00720C57"/>
    <w:rsid w:val="0072126B"/>
    <w:rsid w:val="007221E6"/>
    <w:rsid w:val="007224B7"/>
    <w:rsid w:val="0072256A"/>
    <w:rsid w:val="007225FA"/>
    <w:rsid w:val="007230AE"/>
    <w:rsid w:val="00723754"/>
    <w:rsid w:val="0072398F"/>
    <w:rsid w:val="007241CF"/>
    <w:rsid w:val="00725834"/>
    <w:rsid w:val="00725DCB"/>
    <w:rsid w:val="00727619"/>
    <w:rsid w:val="00730166"/>
    <w:rsid w:val="007325B7"/>
    <w:rsid w:val="00732734"/>
    <w:rsid w:val="00732C7D"/>
    <w:rsid w:val="00737B89"/>
    <w:rsid w:val="00740D4A"/>
    <w:rsid w:val="00741428"/>
    <w:rsid w:val="0074175B"/>
    <w:rsid w:val="007425AB"/>
    <w:rsid w:val="00742E09"/>
    <w:rsid w:val="00744309"/>
    <w:rsid w:val="007467E3"/>
    <w:rsid w:val="007469E0"/>
    <w:rsid w:val="0074717A"/>
    <w:rsid w:val="0074747A"/>
    <w:rsid w:val="007508CD"/>
    <w:rsid w:val="007509C5"/>
    <w:rsid w:val="007515D6"/>
    <w:rsid w:val="007518B4"/>
    <w:rsid w:val="007523A6"/>
    <w:rsid w:val="00752BD9"/>
    <w:rsid w:val="00753ADD"/>
    <w:rsid w:val="00753BD6"/>
    <w:rsid w:val="0075410A"/>
    <w:rsid w:val="007549C5"/>
    <w:rsid w:val="00754FA0"/>
    <w:rsid w:val="00755DFB"/>
    <w:rsid w:val="00760F28"/>
    <w:rsid w:val="00761220"/>
    <w:rsid w:val="00762838"/>
    <w:rsid w:val="00762C2C"/>
    <w:rsid w:val="00763B41"/>
    <w:rsid w:val="00764898"/>
    <w:rsid w:val="00765F5C"/>
    <w:rsid w:val="0076613C"/>
    <w:rsid w:val="007672B2"/>
    <w:rsid w:val="007674FE"/>
    <w:rsid w:val="007675B0"/>
    <w:rsid w:val="007727D6"/>
    <w:rsid w:val="00773FEB"/>
    <w:rsid w:val="00774A21"/>
    <w:rsid w:val="00774CD9"/>
    <w:rsid w:val="0077545A"/>
    <w:rsid w:val="0077597B"/>
    <w:rsid w:val="007765DE"/>
    <w:rsid w:val="00776E80"/>
    <w:rsid w:val="007771CA"/>
    <w:rsid w:val="00780E11"/>
    <w:rsid w:val="00781048"/>
    <w:rsid w:val="00783115"/>
    <w:rsid w:val="007861E3"/>
    <w:rsid w:val="007863DE"/>
    <w:rsid w:val="00786474"/>
    <w:rsid w:val="0078672B"/>
    <w:rsid w:val="0078745C"/>
    <w:rsid w:val="0078787E"/>
    <w:rsid w:val="007912E0"/>
    <w:rsid w:val="00791537"/>
    <w:rsid w:val="00794767"/>
    <w:rsid w:val="00794A0F"/>
    <w:rsid w:val="00795122"/>
    <w:rsid w:val="007A0B21"/>
    <w:rsid w:val="007A26F6"/>
    <w:rsid w:val="007A467C"/>
    <w:rsid w:val="007A4B64"/>
    <w:rsid w:val="007A5308"/>
    <w:rsid w:val="007A59EA"/>
    <w:rsid w:val="007A6EE8"/>
    <w:rsid w:val="007A7ED7"/>
    <w:rsid w:val="007B169D"/>
    <w:rsid w:val="007B1F4A"/>
    <w:rsid w:val="007B40D4"/>
    <w:rsid w:val="007B49E4"/>
    <w:rsid w:val="007B4C5E"/>
    <w:rsid w:val="007B60DF"/>
    <w:rsid w:val="007C1037"/>
    <w:rsid w:val="007C3E5B"/>
    <w:rsid w:val="007C4742"/>
    <w:rsid w:val="007C625C"/>
    <w:rsid w:val="007C76C8"/>
    <w:rsid w:val="007D03B4"/>
    <w:rsid w:val="007D1FA1"/>
    <w:rsid w:val="007D2976"/>
    <w:rsid w:val="007D3F3B"/>
    <w:rsid w:val="007D4BDD"/>
    <w:rsid w:val="007D6FD0"/>
    <w:rsid w:val="007D7632"/>
    <w:rsid w:val="007E0F1B"/>
    <w:rsid w:val="007E1BBB"/>
    <w:rsid w:val="007E21B2"/>
    <w:rsid w:val="007E27B4"/>
    <w:rsid w:val="007E297C"/>
    <w:rsid w:val="007E5B9A"/>
    <w:rsid w:val="007E5CED"/>
    <w:rsid w:val="007E68B3"/>
    <w:rsid w:val="007F5A42"/>
    <w:rsid w:val="007F5EC4"/>
    <w:rsid w:val="007F6A40"/>
    <w:rsid w:val="007F70FB"/>
    <w:rsid w:val="007F72A4"/>
    <w:rsid w:val="00800273"/>
    <w:rsid w:val="0080093F"/>
    <w:rsid w:val="00800D40"/>
    <w:rsid w:val="00802A58"/>
    <w:rsid w:val="00802AF1"/>
    <w:rsid w:val="008030D3"/>
    <w:rsid w:val="00803313"/>
    <w:rsid w:val="00807757"/>
    <w:rsid w:val="0081178F"/>
    <w:rsid w:val="008121D9"/>
    <w:rsid w:val="00812E6D"/>
    <w:rsid w:val="0081373D"/>
    <w:rsid w:val="00815E77"/>
    <w:rsid w:val="008174B5"/>
    <w:rsid w:val="00817E2F"/>
    <w:rsid w:val="00820F20"/>
    <w:rsid w:val="0082268B"/>
    <w:rsid w:val="0082303D"/>
    <w:rsid w:val="008234E9"/>
    <w:rsid w:val="008236E9"/>
    <w:rsid w:val="0082483F"/>
    <w:rsid w:val="00826808"/>
    <w:rsid w:val="00827E24"/>
    <w:rsid w:val="0083157C"/>
    <w:rsid w:val="008323FA"/>
    <w:rsid w:val="008328D3"/>
    <w:rsid w:val="00834946"/>
    <w:rsid w:val="008351A4"/>
    <w:rsid w:val="0084019A"/>
    <w:rsid w:val="00843691"/>
    <w:rsid w:val="00844285"/>
    <w:rsid w:val="008459F7"/>
    <w:rsid w:val="00846508"/>
    <w:rsid w:val="00846FEB"/>
    <w:rsid w:val="00847DC2"/>
    <w:rsid w:val="00854016"/>
    <w:rsid w:val="00855355"/>
    <w:rsid w:val="0085559C"/>
    <w:rsid w:val="00855DDF"/>
    <w:rsid w:val="0085640E"/>
    <w:rsid w:val="008564B1"/>
    <w:rsid w:val="00860FE3"/>
    <w:rsid w:val="00861D98"/>
    <w:rsid w:val="00862489"/>
    <w:rsid w:val="00863975"/>
    <w:rsid w:val="008666A2"/>
    <w:rsid w:val="00866E9C"/>
    <w:rsid w:val="00867378"/>
    <w:rsid w:val="00870931"/>
    <w:rsid w:val="0087219B"/>
    <w:rsid w:val="00872DAF"/>
    <w:rsid w:val="00876AF3"/>
    <w:rsid w:val="00880C9E"/>
    <w:rsid w:val="00882667"/>
    <w:rsid w:val="00883CD6"/>
    <w:rsid w:val="00886532"/>
    <w:rsid w:val="00886E70"/>
    <w:rsid w:val="008871EA"/>
    <w:rsid w:val="00891E29"/>
    <w:rsid w:val="00892271"/>
    <w:rsid w:val="0089274D"/>
    <w:rsid w:val="008936C0"/>
    <w:rsid w:val="00895491"/>
    <w:rsid w:val="00895A2D"/>
    <w:rsid w:val="008976FB"/>
    <w:rsid w:val="008A15C2"/>
    <w:rsid w:val="008A2E15"/>
    <w:rsid w:val="008A399A"/>
    <w:rsid w:val="008A4216"/>
    <w:rsid w:val="008A64B1"/>
    <w:rsid w:val="008A6A3D"/>
    <w:rsid w:val="008A7533"/>
    <w:rsid w:val="008A753B"/>
    <w:rsid w:val="008A77EE"/>
    <w:rsid w:val="008B01FB"/>
    <w:rsid w:val="008B194C"/>
    <w:rsid w:val="008B217A"/>
    <w:rsid w:val="008B2F48"/>
    <w:rsid w:val="008B472F"/>
    <w:rsid w:val="008B642D"/>
    <w:rsid w:val="008B705F"/>
    <w:rsid w:val="008B7F4A"/>
    <w:rsid w:val="008C4BDC"/>
    <w:rsid w:val="008C7DEB"/>
    <w:rsid w:val="008D1553"/>
    <w:rsid w:val="008D2E11"/>
    <w:rsid w:val="008D322D"/>
    <w:rsid w:val="008D75CB"/>
    <w:rsid w:val="008E141B"/>
    <w:rsid w:val="008E25A7"/>
    <w:rsid w:val="008E33CC"/>
    <w:rsid w:val="008E42A6"/>
    <w:rsid w:val="008E462D"/>
    <w:rsid w:val="008E4DE9"/>
    <w:rsid w:val="008E5337"/>
    <w:rsid w:val="008E7688"/>
    <w:rsid w:val="008E7E2D"/>
    <w:rsid w:val="008F0042"/>
    <w:rsid w:val="008F0AB2"/>
    <w:rsid w:val="008F0CC1"/>
    <w:rsid w:val="008F3A97"/>
    <w:rsid w:val="008F5E93"/>
    <w:rsid w:val="008F76A2"/>
    <w:rsid w:val="009025DD"/>
    <w:rsid w:val="009048FE"/>
    <w:rsid w:val="00904FED"/>
    <w:rsid w:val="00906307"/>
    <w:rsid w:val="00906A88"/>
    <w:rsid w:val="00906D92"/>
    <w:rsid w:val="00911FF1"/>
    <w:rsid w:val="009121C5"/>
    <w:rsid w:val="009132D4"/>
    <w:rsid w:val="00913E07"/>
    <w:rsid w:val="0091427C"/>
    <w:rsid w:val="00916D15"/>
    <w:rsid w:val="00916F76"/>
    <w:rsid w:val="00917F2E"/>
    <w:rsid w:val="00920BC1"/>
    <w:rsid w:val="00921019"/>
    <w:rsid w:val="009227CF"/>
    <w:rsid w:val="009230A4"/>
    <w:rsid w:val="009233C1"/>
    <w:rsid w:val="00924126"/>
    <w:rsid w:val="0092491A"/>
    <w:rsid w:val="00926C6D"/>
    <w:rsid w:val="009270FF"/>
    <w:rsid w:val="0092799B"/>
    <w:rsid w:val="0093022F"/>
    <w:rsid w:val="009305E2"/>
    <w:rsid w:val="00931D50"/>
    <w:rsid w:val="0093207D"/>
    <w:rsid w:val="00932F0B"/>
    <w:rsid w:val="00932F9D"/>
    <w:rsid w:val="00933EF0"/>
    <w:rsid w:val="00937D05"/>
    <w:rsid w:val="00937D30"/>
    <w:rsid w:val="00942470"/>
    <w:rsid w:val="00943020"/>
    <w:rsid w:val="00943E84"/>
    <w:rsid w:val="00946B80"/>
    <w:rsid w:val="00946DD5"/>
    <w:rsid w:val="00947EF8"/>
    <w:rsid w:val="0095059C"/>
    <w:rsid w:val="009526C9"/>
    <w:rsid w:val="00952BE4"/>
    <w:rsid w:val="00953427"/>
    <w:rsid w:val="00953A3F"/>
    <w:rsid w:val="00955515"/>
    <w:rsid w:val="00955D16"/>
    <w:rsid w:val="00956844"/>
    <w:rsid w:val="00957FFC"/>
    <w:rsid w:val="00963D01"/>
    <w:rsid w:val="00964236"/>
    <w:rsid w:val="009670E8"/>
    <w:rsid w:val="00967F0A"/>
    <w:rsid w:val="00970A8F"/>
    <w:rsid w:val="00970B0B"/>
    <w:rsid w:val="00975587"/>
    <w:rsid w:val="009757E8"/>
    <w:rsid w:val="0097751B"/>
    <w:rsid w:val="0098008A"/>
    <w:rsid w:val="0098026F"/>
    <w:rsid w:val="009855F8"/>
    <w:rsid w:val="00985D0F"/>
    <w:rsid w:val="00986914"/>
    <w:rsid w:val="00986E7F"/>
    <w:rsid w:val="00986F2E"/>
    <w:rsid w:val="00987B93"/>
    <w:rsid w:val="00987D03"/>
    <w:rsid w:val="00990038"/>
    <w:rsid w:val="00990593"/>
    <w:rsid w:val="00990A73"/>
    <w:rsid w:val="00991D12"/>
    <w:rsid w:val="009935FC"/>
    <w:rsid w:val="00993F32"/>
    <w:rsid w:val="009944CF"/>
    <w:rsid w:val="00994E0E"/>
    <w:rsid w:val="00995863"/>
    <w:rsid w:val="00995DCE"/>
    <w:rsid w:val="009969C9"/>
    <w:rsid w:val="00996AAB"/>
    <w:rsid w:val="00996C98"/>
    <w:rsid w:val="009A1327"/>
    <w:rsid w:val="009A2206"/>
    <w:rsid w:val="009A23ED"/>
    <w:rsid w:val="009A2D97"/>
    <w:rsid w:val="009A3DA9"/>
    <w:rsid w:val="009A4153"/>
    <w:rsid w:val="009A4A8E"/>
    <w:rsid w:val="009A4BCF"/>
    <w:rsid w:val="009A567C"/>
    <w:rsid w:val="009A69A8"/>
    <w:rsid w:val="009A6E23"/>
    <w:rsid w:val="009A7033"/>
    <w:rsid w:val="009B0965"/>
    <w:rsid w:val="009B15C4"/>
    <w:rsid w:val="009B1AF4"/>
    <w:rsid w:val="009B28F9"/>
    <w:rsid w:val="009B2D11"/>
    <w:rsid w:val="009B4C99"/>
    <w:rsid w:val="009B4F4D"/>
    <w:rsid w:val="009B5522"/>
    <w:rsid w:val="009C108C"/>
    <w:rsid w:val="009C2ABD"/>
    <w:rsid w:val="009D01DD"/>
    <w:rsid w:val="009D03E1"/>
    <w:rsid w:val="009D2150"/>
    <w:rsid w:val="009D2560"/>
    <w:rsid w:val="009D411F"/>
    <w:rsid w:val="009D62B5"/>
    <w:rsid w:val="009D6408"/>
    <w:rsid w:val="009E0D7B"/>
    <w:rsid w:val="009E1363"/>
    <w:rsid w:val="009E1E4B"/>
    <w:rsid w:val="009E38AC"/>
    <w:rsid w:val="009E4C6D"/>
    <w:rsid w:val="009E5175"/>
    <w:rsid w:val="009E6704"/>
    <w:rsid w:val="009E75C4"/>
    <w:rsid w:val="009E79B1"/>
    <w:rsid w:val="009F3255"/>
    <w:rsid w:val="009F34B8"/>
    <w:rsid w:val="009F3DE6"/>
    <w:rsid w:val="009F438D"/>
    <w:rsid w:val="009F58A0"/>
    <w:rsid w:val="009F6678"/>
    <w:rsid w:val="009F6745"/>
    <w:rsid w:val="009F6C32"/>
    <w:rsid w:val="009F6ED6"/>
    <w:rsid w:val="009F7D9A"/>
    <w:rsid w:val="00A0186B"/>
    <w:rsid w:val="00A02757"/>
    <w:rsid w:val="00A02AC0"/>
    <w:rsid w:val="00A02ADC"/>
    <w:rsid w:val="00A048D3"/>
    <w:rsid w:val="00A05284"/>
    <w:rsid w:val="00A05C75"/>
    <w:rsid w:val="00A06546"/>
    <w:rsid w:val="00A06F25"/>
    <w:rsid w:val="00A07854"/>
    <w:rsid w:val="00A07B1F"/>
    <w:rsid w:val="00A07E73"/>
    <w:rsid w:val="00A10098"/>
    <w:rsid w:val="00A10363"/>
    <w:rsid w:val="00A10A78"/>
    <w:rsid w:val="00A10C41"/>
    <w:rsid w:val="00A12102"/>
    <w:rsid w:val="00A1381D"/>
    <w:rsid w:val="00A13B4F"/>
    <w:rsid w:val="00A145A3"/>
    <w:rsid w:val="00A16F19"/>
    <w:rsid w:val="00A20619"/>
    <w:rsid w:val="00A2341E"/>
    <w:rsid w:val="00A25D52"/>
    <w:rsid w:val="00A25E14"/>
    <w:rsid w:val="00A26A46"/>
    <w:rsid w:val="00A26CFB"/>
    <w:rsid w:val="00A26DEE"/>
    <w:rsid w:val="00A309B5"/>
    <w:rsid w:val="00A328CA"/>
    <w:rsid w:val="00A32911"/>
    <w:rsid w:val="00A32BDE"/>
    <w:rsid w:val="00A332C4"/>
    <w:rsid w:val="00A35443"/>
    <w:rsid w:val="00A3571D"/>
    <w:rsid w:val="00A37310"/>
    <w:rsid w:val="00A407F8"/>
    <w:rsid w:val="00A442DC"/>
    <w:rsid w:val="00A44AB5"/>
    <w:rsid w:val="00A45155"/>
    <w:rsid w:val="00A479D3"/>
    <w:rsid w:val="00A50105"/>
    <w:rsid w:val="00A50E57"/>
    <w:rsid w:val="00A50F85"/>
    <w:rsid w:val="00A532A1"/>
    <w:rsid w:val="00A5526B"/>
    <w:rsid w:val="00A55ACC"/>
    <w:rsid w:val="00A575B4"/>
    <w:rsid w:val="00A57617"/>
    <w:rsid w:val="00A576C9"/>
    <w:rsid w:val="00A57805"/>
    <w:rsid w:val="00A5782D"/>
    <w:rsid w:val="00A57A12"/>
    <w:rsid w:val="00A60296"/>
    <w:rsid w:val="00A60626"/>
    <w:rsid w:val="00A60A15"/>
    <w:rsid w:val="00A61F97"/>
    <w:rsid w:val="00A62AC7"/>
    <w:rsid w:val="00A632F7"/>
    <w:rsid w:val="00A63600"/>
    <w:rsid w:val="00A641A4"/>
    <w:rsid w:val="00A6481F"/>
    <w:rsid w:val="00A65B63"/>
    <w:rsid w:val="00A6664C"/>
    <w:rsid w:val="00A72142"/>
    <w:rsid w:val="00A7336B"/>
    <w:rsid w:val="00A73735"/>
    <w:rsid w:val="00A7479E"/>
    <w:rsid w:val="00A74BB6"/>
    <w:rsid w:val="00A75041"/>
    <w:rsid w:val="00A758AD"/>
    <w:rsid w:val="00A7776C"/>
    <w:rsid w:val="00A779EF"/>
    <w:rsid w:val="00A80C1E"/>
    <w:rsid w:val="00A81935"/>
    <w:rsid w:val="00A82ADD"/>
    <w:rsid w:val="00A83235"/>
    <w:rsid w:val="00A84545"/>
    <w:rsid w:val="00A84D72"/>
    <w:rsid w:val="00A85CD1"/>
    <w:rsid w:val="00A85D8B"/>
    <w:rsid w:val="00A86522"/>
    <w:rsid w:val="00A90978"/>
    <w:rsid w:val="00A90E24"/>
    <w:rsid w:val="00A9103F"/>
    <w:rsid w:val="00A91C2D"/>
    <w:rsid w:val="00A92302"/>
    <w:rsid w:val="00A92330"/>
    <w:rsid w:val="00A929E4"/>
    <w:rsid w:val="00A93071"/>
    <w:rsid w:val="00A956A7"/>
    <w:rsid w:val="00A978D0"/>
    <w:rsid w:val="00AA0973"/>
    <w:rsid w:val="00AA1A4A"/>
    <w:rsid w:val="00AA2506"/>
    <w:rsid w:val="00AA2657"/>
    <w:rsid w:val="00AA4316"/>
    <w:rsid w:val="00AA4EDA"/>
    <w:rsid w:val="00AA5170"/>
    <w:rsid w:val="00AA70E7"/>
    <w:rsid w:val="00AB09A1"/>
    <w:rsid w:val="00AB16F4"/>
    <w:rsid w:val="00AB2759"/>
    <w:rsid w:val="00AB2B1F"/>
    <w:rsid w:val="00AB518E"/>
    <w:rsid w:val="00AB644A"/>
    <w:rsid w:val="00AC1D51"/>
    <w:rsid w:val="00AC3179"/>
    <w:rsid w:val="00AC5A9F"/>
    <w:rsid w:val="00AC5C3E"/>
    <w:rsid w:val="00AC6370"/>
    <w:rsid w:val="00AC7126"/>
    <w:rsid w:val="00AC79D8"/>
    <w:rsid w:val="00AC7EC8"/>
    <w:rsid w:val="00AD095D"/>
    <w:rsid w:val="00AD1C02"/>
    <w:rsid w:val="00AD3B67"/>
    <w:rsid w:val="00AD4C95"/>
    <w:rsid w:val="00AD5B72"/>
    <w:rsid w:val="00AD6100"/>
    <w:rsid w:val="00AD6F85"/>
    <w:rsid w:val="00AD769B"/>
    <w:rsid w:val="00AE1E96"/>
    <w:rsid w:val="00AE2317"/>
    <w:rsid w:val="00AE2E22"/>
    <w:rsid w:val="00AE3B18"/>
    <w:rsid w:val="00AE412D"/>
    <w:rsid w:val="00AE4FF9"/>
    <w:rsid w:val="00AE6DB3"/>
    <w:rsid w:val="00AE6FD8"/>
    <w:rsid w:val="00AE7828"/>
    <w:rsid w:val="00AE7A18"/>
    <w:rsid w:val="00AF2A18"/>
    <w:rsid w:val="00AF32A4"/>
    <w:rsid w:val="00AF3D04"/>
    <w:rsid w:val="00AF5AF4"/>
    <w:rsid w:val="00AF5DB8"/>
    <w:rsid w:val="00AF7FEE"/>
    <w:rsid w:val="00B0003B"/>
    <w:rsid w:val="00B00628"/>
    <w:rsid w:val="00B00DB4"/>
    <w:rsid w:val="00B01202"/>
    <w:rsid w:val="00B016F5"/>
    <w:rsid w:val="00B02149"/>
    <w:rsid w:val="00B03554"/>
    <w:rsid w:val="00B05E55"/>
    <w:rsid w:val="00B06DF9"/>
    <w:rsid w:val="00B06ECD"/>
    <w:rsid w:val="00B078AC"/>
    <w:rsid w:val="00B11073"/>
    <w:rsid w:val="00B11B93"/>
    <w:rsid w:val="00B11CD7"/>
    <w:rsid w:val="00B125D2"/>
    <w:rsid w:val="00B12E68"/>
    <w:rsid w:val="00B134E9"/>
    <w:rsid w:val="00B13BBA"/>
    <w:rsid w:val="00B1473E"/>
    <w:rsid w:val="00B150A9"/>
    <w:rsid w:val="00B15CC2"/>
    <w:rsid w:val="00B16B10"/>
    <w:rsid w:val="00B2018D"/>
    <w:rsid w:val="00B20739"/>
    <w:rsid w:val="00B21F42"/>
    <w:rsid w:val="00B221CD"/>
    <w:rsid w:val="00B2327E"/>
    <w:rsid w:val="00B237E9"/>
    <w:rsid w:val="00B2383E"/>
    <w:rsid w:val="00B23E48"/>
    <w:rsid w:val="00B24340"/>
    <w:rsid w:val="00B244AB"/>
    <w:rsid w:val="00B25D91"/>
    <w:rsid w:val="00B27A32"/>
    <w:rsid w:val="00B27FED"/>
    <w:rsid w:val="00B303E6"/>
    <w:rsid w:val="00B30829"/>
    <w:rsid w:val="00B34ADF"/>
    <w:rsid w:val="00B36DA3"/>
    <w:rsid w:val="00B37B68"/>
    <w:rsid w:val="00B40158"/>
    <w:rsid w:val="00B41EF9"/>
    <w:rsid w:val="00B44E9C"/>
    <w:rsid w:val="00B44FEB"/>
    <w:rsid w:val="00B4668D"/>
    <w:rsid w:val="00B47404"/>
    <w:rsid w:val="00B518B9"/>
    <w:rsid w:val="00B51D79"/>
    <w:rsid w:val="00B53F97"/>
    <w:rsid w:val="00B54674"/>
    <w:rsid w:val="00B547BE"/>
    <w:rsid w:val="00B54B2D"/>
    <w:rsid w:val="00B55533"/>
    <w:rsid w:val="00B576BD"/>
    <w:rsid w:val="00B60F45"/>
    <w:rsid w:val="00B61301"/>
    <w:rsid w:val="00B62098"/>
    <w:rsid w:val="00B62E17"/>
    <w:rsid w:val="00B63384"/>
    <w:rsid w:val="00B63CC1"/>
    <w:rsid w:val="00B64A1A"/>
    <w:rsid w:val="00B65EF8"/>
    <w:rsid w:val="00B707CA"/>
    <w:rsid w:val="00B70890"/>
    <w:rsid w:val="00B71F08"/>
    <w:rsid w:val="00B72DB4"/>
    <w:rsid w:val="00B72DC8"/>
    <w:rsid w:val="00B75DC4"/>
    <w:rsid w:val="00B769AE"/>
    <w:rsid w:val="00B775B7"/>
    <w:rsid w:val="00B824FD"/>
    <w:rsid w:val="00B83DFE"/>
    <w:rsid w:val="00B85331"/>
    <w:rsid w:val="00B86A55"/>
    <w:rsid w:val="00B87B2C"/>
    <w:rsid w:val="00B900AF"/>
    <w:rsid w:val="00B93D5C"/>
    <w:rsid w:val="00B95DAF"/>
    <w:rsid w:val="00B95DC2"/>
    <w:rsid w:val="00BA19C0"/>
    <w:rsid w:val="00BA1F1F"/>
    <w:rsid w:val="00BA24CB"/>
    <w:rsid w:val="00BA3D48"/>
    <w:rsid w:val="00BA54F2"/>
    <w:rsid w:val="00BA62BE"/>
    <w:rsid w:val="00BA7186"/>
    <w:rsid w:val="00BA7434"/>
    <w:rsid w:val="00BB071E"/>
    <w:rsid w:val="00BB31EC"/>
    <w:rsid w:val="00BB40E8"/>
    <w:rsid w:val="00BB5400"/>
    <w:rsid w:val="00BB65F4"/>
    <w:rsid w:val="00BC1DF0"/>
    <w:rsid w:val="00BC2922"/>
    <w:rsid w:val="00BC3B90"/>
    <w:rsid w:val="00BC4622"/>
    <w:rsid w:val="00BC4A47"/>
    <w:rsid w:val="00BC5D46"/>
    <w:rsid w:val="00BC5EF3"/>
    <w:rsid w:val="00BC683F"/>
    <w:rsid w:val="00BC73C5"/>
    <w:rsid w:val="00BD0868"/>
    <w:rsid w:val="00BD132C"/>
    <w:rsid w:val="00BE197B"/>
    <w:rsid w:val="00BE23C9"/>
    <w:rsid w:val="00BE27D8"/>
    <w:rsid w:val="00BE29F5"/>
    <w:rsid w:val="00BE312C"/>
    <w:rsid w:val="00BE328D"/>
    <w:rsid w:val="00BE681A"/>
    <w:rsid w:val="00BE704F"/>
    <w:rsid w:val="00BE7406"/>
    <w:rsid w:val="00BE7644"/>
    <w:rsid w:val="00BF01FD"/>
    <w:rsid w:val="00BF0337"/>
    <w:rsid w:val="00BF1396"/>
    <w:rsid w:val="00BF1A5C"/>
    <w:rsid w:val="00BF2103"/>
    <w:rsid w:val="00BF37AD"/>
    <w:rsid w:val="00BF477A"/>
    <w:rsid w:val="00BF4D93"/>
    <w:rsid w:val="00BF6A6B"/>
    <w:rsid w:val="00BF7024"/>
    <w:rsid w:val="00C000E7"/>
    <w:rsid w:val="00C012F7"/>
    <w:rsid w:val="00C017F3"/>
    <w:rsid w:val="00C01B46"/>
    <w:rsid w:val="00C022AD"/>
    <w:rsid w:val="00C033BC"/>
    <w:rsid w:val="00C04824"/>
    <w:rsid w:val="00C04FDC"/>
    <w:rsid w:val="00C054E3"/>
    <w:rsid w:val="00C05B5C"/>
    <w:rsid w:val="00C06114"/>
    <w:rsid w:val="00C0667A"/>
    <w:rsid w:val="00C11904"/>
    <w:rsid w:val="00C11C49"/>
    <w:rsid w:val="00C126CA"/>
    <w:rsid w:val="00C12B17"/>
    <w:rsid w:val="00C12D93"/>
    <w:rsid w:val="00C1345D"/>
    <w:rsid w:val="00C136F6"/>
    <w:rsid w:val="00C1378C"/>
    <w:rsid w:val="00C15B1B"/>
    <w:rsid w:val="00C176D0"/>
    <w:rsid w:val="00C2189F"/>
    <w:rsid w:val="00C23945"/>
    <w:rsid w:val="00C2448F"/>
    <w:rsid w:val="00C26C1C"/>
    <w:rsid w:val="00C275DD"/>
    <w:rsid w:val="00C3025D"/>
    <w:rsid w:val="00C30A0F"/>
    <w:rsid w:val="00C313F3"/>
    <w:rsid w:val="00C31745"/>
    <w:rsid w:val="00C3277B"/>
    <w:rsid w:val="00C32CB4"/>
    <w:rsid w:val="00C332ED"/>
    <w:rsid w:val="00C35B59"/>
    <w:rsid w:val="00C35F63"/>
    <w:rsid w:val="00C36BDF"/>
    <w:rsid w:val="00C37602"/>
    <w:rsid w:val="00C37ECA"/>
    <w:rsid w:val="00C4234D"/>
    <w:rsid w:val="00C425E3"/>
    <w:rsid w:val="00C43269"/>
    <w:rsid w:val="00C43917"/>
    <w:rsid w:val="00C43DB8"/>
    <w:rsid w:val="00C454C5"/>
    <w:rsid w:val="00C50008"/>
    <w:rsid w:val="00C50E69"/>
    <w:rsid w:val="00C51A37"/>
    <w:rsid w:val="00C51B04"/>
    <w:rsid w:val="00C539DB"/>
    <w:rsid w:val="00C53AA0"/>
    <w:rsid w:val="00C54D84"/>
    <w:rsid w:val="00C55682"/>
    <w:rsid w:val="00C559CF"/>
    <w:rsid w:val="00C55C9E"/>
    <w:rsid w:val="00C56BA6"/>
    <w:rsid w:val="00C57E1F"/>
    <w:rsid w:val="00C612CF"/>
    <w:rsid w:val="00C61E8A"/>
    <w:rsid w:val="00C62977"/>
    <w:rsid w:val="00C62C3D"/>
    <w:rsid w:val="00C634D8"/>
    <w:rsid w:val="00C634EF"/>
    <w:rsid w:val="00C65942"/>
    <w:rsid w:val="00C66505"/>
    <w:rsid w:val="00C66AD6"/>
    <w:rsid w:val="00C67426"/>
    <w:rsid w:val="00C67567"/>
    <w:rsid w:val="00C678AD"/>
    <w:rsid w:val="00C67A20"/>
    <w:rsid w:val="00C67E5F"/>
    <w:rsid w:val="00C70A06"/>
    <w:rsid w:val="00C73813"/>
    <w:rsid w:val="00C76036"/>
    <w:rsid w:val="00C8052F"/>
    <w:rsid w:val="00C80966"/>
    <w:rsid w:val="00C80AC7"/>
    <w:rsid w:val="00C80CB3"/>
    <w:rsid w:val="00C80FC0"/>
    <w:rsid w:val="00C82B2A"/>
    <w:rsid w:val="00C83057"/>
    <w:rsid w:val="00C83072"/>
    <w:rsid w:val="00C87C5D"/>
    <w:rsid w:val="00C90FDC"/>
    <w:rsid w:val="00C91680"/>
    <w:rsid w:val="00C92E29"/>
    <w:rsid w:val="00C970D4"/>
    <w:rsid w:val="00C9718A"/>
    <w:rsid w:val="00C97DB6"/>
    <w:rsid w:val="00CA0ED3"/>
    <w:rsid w:val="00CA126D"/>
    <w:rsid w:val="00CA1A4B"/>
    <w:rsid w:val="00CA1ACB"/>
    <w:rsid w:val="00CA3382"/>
    <w:rsid w:val="00CA36AF"/>
    <w:rsid w:val="00CA4746"/>
    <w:rsid w:val="00CA5F46"/>
    <w:rsid w:val="00CA7629"/>
    <w:rsid w:val="00CB0229"/>
    <w:rsid w:val="00CB27E3"/>
    <w:rsid w:val="00CB34FE"/>
    <w:rsid w:val="00CB532E"/>
    <w:rsid w:val="00CB69BE"/>
    <w:rsid w:val="00CB7FE5"/>
    <w:rsid w:val="00CC05C3"/>
    <w:rsid w:val="00CC1758"/>
    <w:rsid w:val="00CC282F"/>
    <w:rsid w:val="00CC29D3"/>
    <w:rsid w:val="00CC2A5E"/>
    <w:rsid w:val="00CC4515"/>
    <w:rsid w:val="00CC4976"/>
    <w:rsid w:val="00CC4A57"/>
    <w:rsid w:val="00CC532B"/>
    <w:rsid w:val="00CC5623"/>
    <w:rsid w:val="00CC5706"/>
    <w:rsid w:val="00CD086D"/>
    <w:rsid w:val="00CD137B"/>
    <w:rsid w:val="00CD1A71"/>
    <w:rsid w:val="00CD4403"/>
    <w:rsid w:val="00CD46A7"/>
    <w:rsid w:val="00CD5794"/>
    <w:rsid w:val="00CD5AE9"/>
    <w:rsid w:val="00CD64D7"/>
    <w:rsid w:val="00CD6932"/>
    <w:rsid w:val="00CD79FF"/>
    <w:rsid w:val="00CE0A39"/>
    <w:rsid w:val="00CE0EF9"/>
    <w:rsid w:val="00CE13BE"/>
    <w:rsid w:val="00CE22F0"/>
    <w:rsid w:val="00CE62B4"/>
    <w:rsid w:val="00CE6A48"/>
    <w:rsid w:val="00CF07BD"/>
    <w:rsid w:val="00CF0A2B"/>
    <w:rsid w:val="00CF127E"/>
    <w:rsid w:val="00CF1EC4"/>
    <w:rsid w:val="00CF2108"/>
    <w:rsid w:val="00CF42BE"/>
    <w:rsid w:val="00CF4316"/>
    <w:rsid w:val="00CF5780"/>
    <w:rsid w:val="00CF6A9B"/>
    <w:rsid w:val="00CF6E02"/>
    <w:rsid w:val="00CF7764"/>
    <w:rsid w:val="00CF77CC"/>
    <w:rsid w:val="00D00D85"/>
    <w:rsid w:val="00D012C6"/>
    <w:rsid w:val="00D026CF"/>
    <w:rsid w:val="00D0506C"/>
    <w:rsid w:val="00D055F2"/>
    <w:rsid w:val="00D06200"/>
    <w:rsid w:val="00D06773"/>
    <w:rsid w:val="00D06FA6"/>
    <w:rsid w:val="00D073E9"/>
    <w:rsid w:val="00D07E92"/>
    <w:rsid w:val="00D11E7C"/>
    <w:rsid w:val="00D140A2"/>
    <w:rsid w:val="00D1417C"/>
    <w:rsid w:val="00D15CB3"/>
    <w:rsid w:val="00D1651E"/>
    <w:rsid w:val="00D22F8E"/>
    <w:rsid w:val="00D2361C"/>
    <w:rsid w:val="00D238D4"/>
    <w:rsid w:val="00D24B63"/>
    <w:rsid w:val="00D2628B"/>
    <w:rsid w:val="00D27F07"/>
    <w:rsid w:val="00D32C50"/>
    <w:rsid w:val="00D34D58"/>
    <w:rsid w:val="00D35AC3"/>
    <w:rsid w:val="00D36173"/>
    <w:rsid w:val="00D365D8"/>
    <w:rsid w:val="00D37E2B"/>
    <w:rsid w:val="00D37F12"/>
    <w:rsid w:val="00D4007D"/>
    <w:rsid w:val="00D4069E"/>
    <w:rsid w:val="00D4176B"/>
    <w:rsid w:val="00D43373"/>
    <w:rsid w:val="00D440E1"/>
    <w:rsid w:val="00D44913"/>
    <w:rsid w:val="00D45232"/>
    <w:rsid w:val="00D45B9A"/>
    <w:rsid w:val="00D46A59"/>
    <w:rsid w:val="00D46FB2"/>
    <w:rsid w:val="00D4797F"/>
    <w:rsid w:val="00D515AB"/>
    <w:rsid w:val="00D52EC8"/>
    <w:rsid w:val="00D57B57"/>
    <w:rsid w:val="00D60A2D"/>
    <w:rsid w:val="00D6330E"/>
    <w:rsid w:val="00D6412A"/>
    <w:rsid w:val="00D65A10"/>
    <w:rsid w:val="00D65A73"/>
    <w:rsid w:val="00D66057"/>
    <w:rsid w:val="00D71BDB"/>
    <w:rsid w:val="00D735F5"/>
    <w:rsid w:val="00D7545B"/>
    <w:rsid w:val="00D75955"/>
    <w:rsid w:val="00D7712F"/>
    <w:rsid w:val="00D819C9"/>
    <w:rsid w:val="00D81B4D"/>
    <w:rsid w:val="00D82B77"/>
    <w:rsid w:val="00D83334"/>
    <w:rsid w:val="00D83450"/>
    <w:rsid w:val="00D84625"/>
    <w:rsid w:val="00D84CA3"/>
    <w:rsid w:val="00D859C1"/>
    <w:rsid w:val="00D859E0"/>
    <w:rsid w:val="00D91688"/>
    <w:rsid w:val="00D91A9B"/>
    <w:rsid w:val="00D91DEB"/>
    <w:rsid w:val="00D925A3"/>
    <w:rsid w:val="00D95726"/>
    <w:rsid w:val="00D965C8"/>
    <w:rsid w:val="00DA02C6"/>
    <w:rsid w:val="00DA0D1C"/>
    <w:rsid w:val="00DA148F"/>
    <w:rsid w:val="00DA2EF8"/>
    <w:rsid w:val="00DA63E2"/>
    <w:rsid w:val="00DA65A1"/>
    <w:rsid w:val="00DA6807"/>
    <w:rsid w:val="00DA79B2"/>
    <w:rsid w:val="00DB07B4"/>
    <w:rsid w:val="00DB1DC6"/>
    <w:rsid w:val="00DB4B85"/>
    <w:rsid w:val="00DB5821"/>
    <w:rsid w:val="00DB6A55"/>
    <w:rsid w:val="00DB72DB"/>
    <w:rsid w:val="00DB7621"/>
    <w:rsid w:val="00DB7AD3"/>
    <w:rsid w:val="00DC0D34"/>
    <w:rsid w:val="00DC0FF4"/>
    <w:rsid w:val="00DC104B"/>
    <w:rsid w:val="00DC140C"/>
    <w:rsid w:val="00DC3930"/>
    <w:rsid w:val="00DC45BA"/>
    <w:rsid w:val="00DC6EC2"/>
    <w:rsid w:val="00DC70FA"/>
    <w:rsid w:val="00DD0A42"/>
    <w:rsid w:val="00DD198B"/>
    <w:rsid w:val="00DD41F5"/>
    <w:rsid w:val="00DD4F6A"/>
    <w:rsid w:val="00DD5031"/>
    <w:rsid w:val="00DD5496"/>
    <w:rsid w:val="00DD6A2E"/>
    <w:rsid w:val="00DD7419"/>
    <w:rsid w:val="00DD762E"/>
    <w:rsid w:val="00DE10BD"/>
    <w:rsid w:val="00DE10BE"/>
    <w:rsid w:val="00DE6B9B"/>
    <w:rsid w:val="00DE72C5"/>
    <w:rsid w:val="00DF0EB5"/>
    <w:rsid w:val="00DF142D"/>
    <w:rsid w:val="00DF3E6E"/>
    <w:rsid w:val="00DF4CF6"/>
    <w:rsid w:val="00DF578F"/>
    <w:rsid w:val="00DF622A"/>
    <w:rsid w:val="00DF62BC"/>
    <w:rsid w:val="00DF718D"/>
    <w:rsid w:val="00E00C27"/>
    <w:rsid w:val="00E03A74"/>
    <w:rsid w:val="00E04999"/>
    <w:rsid w:val="00E05051"/>
    <w:rsid w:val="00E0662E"/>
    <w:rsid w:val="00E07FD4"/>
    <w:rsid w:val="00E1161A"/>
    <w:rsid w:val="00E11D34"/>
    <w:rsid w:val="00E12674"/>
    <w:rsid w:val="00E12874"/>
    <w:rsid w:val="00E13068"/>
    <w:rsid w:val="00E13824"/>
    <w:rsid w:val="00E14E1E"/>
    <w:rsid w:val="00E14F7B"/>
    <w:rsid w:val="00E16195"/>
    <w:rsid w:val="00E1736A"/>
    <w:rsid w:val="00E1775E"/>
    <w:rsid w:val="00E17B64"/>
    <w:rsid w:val="00E20DAA"/>
    <w:rsid w:val="00E21231"/>
    <w:rsid w:val="00E2187A"/>
    <w:rsid w:val="00E224E0"/>
    <w:rsid w:val="00E23C8B"/>
    <w:rsid w:val="00E244FD"/>
    <w:rsid w:val="00E250BC"/>
    <w:rsid w:val="00E25C77"/>
    <w:rsid w:val="00E25F5B"/>
    <w:rsid w:val="00E261E1"/>
    <w:rsid w:val="00E262D3"/>
    <w:rsid w:val="00E26699"/>
    <w:rsid w:val="00E27321"/>
    <w:rsid w:val="00E27674"/>
    <w:rsid w:val="00E30709"/>
    <w:rsid w:val="00E308A8"/>
    <w:rsid w:val="00E3277A"/>
    <w:rsid w:val="00E347BE"/>
    <w:rsid w:val="00E35886"/>
    <w:rsid w:val="00E40F37"/>
    <w:rsid w:val="00E41717"/>
    <w:rsid w:val="00E44355"/>
    <w:rsid w:val="00E44845"/>
    <w:rsid w:val="00E44D5C"/>
    <w:rsid w:val="00E44F19"/>
    <w:rsid w:val="00E4758F"/>
    <w:rsid w:val="00E503D5"/>
    <w:rsid w:val="00E50F46"/>
    <w:rsid w:val="00E536F4"/>
    <w:rsid w:val="00E5446E"/>
    <w:rsid w:val="00E558E9"/>
    <w:rsid w:val="00E57BEA"/>
    <w:rsid w:val="00E605E8"/>
    <w:rsid w:val="00E60F01"/>
    <w:rsid w:val="00E61A2F"/>
    <w:rsid w:val="00E61A62"/>
    <w:rsid w:val="00E62915"/>
    <w:rsid w:val="00E630EE"/>
    <w:rsid w:val="00E64766"/>
    <w:rsid w:val="00E64B51"/>
    <w:rsid w:val="00E67CFD"/>
    <w:rsid w:val="00E71501"/>
    <w:rsid w:val="00E72155"/>
    <w:rsid w:val="00E7225D"/>
    <w:rsid w:val="00E73B46"/>
    <w:rsid w:val="00E7607A"/>
    <w:rsid w:val="00E777A9"/>
    <w:rsid w:val="00E824F8"/>
    <w:rsid w:val="00E82545"/>
    <w:rsid w:val="00E82786"/>
    <w:rsid w:val="00E84970"/>
    <w:rsid w:val="00E857E5"/>
    <w:rsid w:val="00E85831"/>
    <w:rsid w:val="00E85B00"/>
    <w:rsid w:val="00E86501"/>
    <w:rsid w:val="00E86BC7"/>
    <w:rsid w:val="00E900CB"/>
    <w:rsid w:val="00E92246"/>
    <w:rsid w:val="00E92A13"/>
    <w:rsid w:val="00E93A5D"/>
    <w:rsid w:val="00E9448C"/>
    <w:rsid w:val="00E96035"/>
    <w:rsid w:val="00E96998"/>
    <w:rsid w:val="00EA01F2"/>
    <w:rsid w:val="00EA11D1"/>
    <w:rsid w:val="00EA1BFF"/>
    <w:rsid w:val="00EA2611"/>
    <w:rsid w:val="00EA28B4"/>
    <w:rsid w:val="00EA2A14"/>
    <w:rsid w:val="00EA312D"/>
    <w:rsid w:val="00EA5554"/>
    <w:rsid w:val="00EA6514"/>
    <w:rsid w:val="00EA660E"/>
    <w:rsid w:val="00EA741D"/>
    <w:rsid w:val="00EA74D5"/>
    <w:rsid w:val="00EB213C"/>
    <w:rsid w:val="00EB2572"/>
    <w:rsid w:val="00EB381A"/>
    <w:rsid w:val="00EB3B32"/>
    <w:rsid w:val="00EB51F5"/>
    <w:rsid w:val="00EB5E4F"/>
    <w:rsid w:val="00EB6669"/>
    <w:rsid w:val="00EC056A"/>
    <w:rsid w:val="00EC05F3"/>
    <w:rsid w:val="00EC142B"/>
    <w:rsid w:val="00EC1906"/>
    <w:rsid w:val="00EC3E76"/>
    <w:rsid w:val="00EC5DF1"/>
    <w:rsid w:val="00EC6608"/>
    <w:rsid w:val="00EC715C"/>
    <w:rsid w:val="00EC72D1"/>
    <w:rsid w:val="00ED4D96"/>
    <w:rsid w:val="00ED50BA"/>
    <w:rsid w:val="00ED5C90"/>
    <w:rsid w:val="00ED5D0E"/>
    <w:rsid w:val="00ED6F89"/>
    <w:rsid w:val="00EE43BD"/>
    <w:rsid w:val="00EE5477"/>
    <w:rsid w:val="00EE67DC"/>
    <w:rsid w:val="00EE77AA"/>
    <w:rsid w:val="00EF05A2"/>
    <w:rsid w:val="00EF1F68"/>
    <w:rsid w:val="00EF215D"/>
    <w:rsid w:val="00EF3461"/>
    <w:rsid w:val="00EF409E"/>
    <w:rsid w:val="00EF4D01"/>
    <w:rsid w:val="00EF6F36"/>
    <w:rsid w:val="00EF73DC"/>
    <w:rsid w:val="00F0643C"/>
    <w:rsid w:val="00F07CD4"/>
    <w:rsid w:val="00F11FFA"/>
    <w:rsid w:val="00F121E0"/>
    <w:rsid w:val="00F13FB5"/>
    <w:rsid w:val="00F15752"/>
    <w:rsid w:val="00F164F0"/>
    <w:rsid w:val="00F16939"/>
    <w:rsid w:val="00F206A2"/>
    <w:rsid w:val="00F2334F"/>
    <w:rsid w:val="00F24AAA"/>
    <w:rsid w:val="00F24D7A"/>
    <w:rsid w:val="00F2795E"/>
    <w:rsid w:val="00F322FE"/>
    <w:rsid w:val="00F335AB"/>
    <w:rsid w:val="00F3394D"/>
    <w:rsid w:val="00F34898"/>
    <w:rsid w:val="00F3580B"/>
    <w:rsid w:val="00F36097"/>
    <w:rsid w:val="00F41B86"/>
    <w:rsid w:val="00F41F4B"/>
    <w:rsid w:val="00F43AC2"/>
    <w:rsid w:val="00F43AC6"/>
    <w:rsid w:val="00F43DC9"/>
    <w:rsid w:val="00F44F6B"/>
    <w:rsid w:val="00F46969"/>
    <w:rsid w:val="00F46D4F"/>
    <w:rsid w:val="00F5016D"/>
    <w:rsid w:val="00F52B26"/>
    <w:rsid w:val="00F55215"/>
    <w:rsid w:val="00F55800"/>
    <w:rsid w:val="00F5637C"/>
    <w:rsid w:val="00F60414"/>
    <w:rsid w:val="00F609BF"/>
    <w:rsid w:val="00F6242D"/>
    <w:rsid w:val="00F62942"/>
    <w:rsid w:val="00F62ED4"/>
    <w:rsid w:val="00F639DD"/>
    <w:rsid w:val="00F643F9"/>
    <w:rsid w:val="00F64A0B"/>
    <w:rsid w:val="00F65299"/>
    <w:rsid w:val="00F715A9"/>
    <w:rsid w:val="00F722D6"/>
    <w:rsid w:val="00F737B4"/>
    <w:rsid w:val="00F7469B"/>
    <w:rsid w:val="00F76163"/>
    <w:rsid w:val="00F76166"/>
    <w:rsid w:val="00F7632A"/>
    <w:rsid w:val="00F763AD"/>
    <w:rsid w:val="00F7727C"/>
    <w:rsid w:val="00F80AFE"/>
    <w:rsid w:val="00F82853"/>
    <w:rsid w:val="00F84163"/>
    <w:rsid w:val="00F8797B"/>
    <w:rsid w:val="00F9153F"/>
    <w:rsid w:val="00F93403"/>
    <w:rsid w:val="00F94703"/>
    <w:rsid w:val="00F94BCF"/>
    <w:rsid w:val="00F94F55"/>
    <w:rsid w:val="00F94F70"/>
    <w:rsid w:val="00F9519D"/>
    <w:rsid w:val="00F9559F"/>
    <w:rsid w:val="00F96F48"/>
    <w:rsid w:val="00FA1D7F"/>
    <w:rsid w:val="00FA3122"/>
    <w:rsid w:val="00FA3940"/>
    <w:rsid w:val="00FA39DB"/>
    <w:rsid w:val="00FA4779"/>
    <w:rsid w:val="00FA68A0"/>
    <w:rsid w:val="00FA75FA"/>
    <w:rsid w:val="00FB0236"/>
    <w:rsid w:val="00FB3F52"/>
    <w:rsid w:val="00FB4608"/>
    <w:rsid w:val="00FB4D03"/>
    <w:rsid w:val="00FB6856"/>
    <w:rsid w:val="00FC1CC8"/>
    <w:rsid w:val="00FC4D1C"/>
    <w:rsid w:val="00FC5B16"/>
    <w:rsid w:val="00FC6041"/>
    <w:rsid w:val="00FC6B03"/>
    <w:rsid w:val="00FC72F5"/>
    <w:rsid w:val="00FC7ACD"/>
    <w:rsid w:val="00FD110D"/>
    <w:rsid w:val="00FD1488"/>
    <w:rsid w:val="00FD1843"/>
    <w:rsid w:val="00FD3DC4"/>
    <w:rsid w:val="00FD4417"/>
    <w:rsid w:val="00FD5DB5"/>
    <w:rsid w:val="00FE2323"/>
    <w:rsid w:val="00FE3803"/>
    <w:rsid w:val="00FE4182"/>
    <w:rsid w:val="00FE54F3"/>
    <w:rsid w:val="00FE589E"/>
    <w:rsid w:val="00FE6071"/>
    <w:rsid w:val="00FE6348"/>
    <w:rsid w:val="00FE662E"/>
    <w:rsid w:val="00FF08E1"/>
    <w:rsid w:val="00FF152E"/>
    <w:rsid w:val="00FF1875"/>
    <w:rsid w:val="00FF5203"/>
    <w:rsid w:val="00FF5DB2"/>
    <w:rsid w:val="00FF710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46B80"/>
  </w:style>
  <w:style w:type="character" w:styleId="Hyperlink">
    <w:name w:val="Hyperlink"/>
    <w:basedOn w:val="DefaultParagraphFont"/>
    <w:uiPriority w:val="99"/>
    <w:unhideWhenUsed/>
    <w:rsid w:val="00162DE6"/>
    <w:rPr>
      <w:color w:val="0000FF" w:themeColor="hyperlink"/>
      <w:u w:val="single"/>
    </w:rPr>
  </w:style>
  <w:style w:type="paragraph" w:styleId="Header">
    <w:name w:val="header"/>
    <w:basedOn w:val="Normal"/>
    <w:link w:val="HeaderChar"/>
    <w:uiPriority w:val="99"/>
    <w:unhideWhenUsed/>
    <w:rsid w:val="005B370D"/>
    <w:pPr>
      <w:tabs>
        <w:tab w:val="center" w:pos="4703"/>
        <w:tab w:val="right" w:pos="9406"/>
      </w:tabs>
      <w:spacing w:after="0" w:line="240" w:lineRule="auto"/>
    </w:pPr>
  </w:style>
  <w:style w:type="character" w:customStyle="1" w:styleId="HeaderChar">
    <w:name w:val="Header Char"/>
    <w:basedOn w:val="DefaultParagraphFont"/>
    <w:link w:val="Header"/>
    <w:uiPriority w:val="99"/>
    <w:rsid w:val="005B370D"/>
    <w:rPr>
      <w:lang w:val="en-US"/>
    </w:rPr>
  </w:style>
  <w:style w:type="paragraph" w:styleId="Footer">
    <w:name w:val="footer"/>
    <w:basedOn w:val="Normal"/>
    <w:link w:val="FooterChar"/>
    <w:uiPriority w:val="99"/>
    <w:unhideWhenUsed/>
    <w:rsid w:val="005B370D"/>
    <w:pPr>
      <w:tabs>
        <w:tab w:val="center" w:pos="4703"/>
        <w:tab w:val="right" w:pos="9406"/>
      </w:tabs>
      <w:spacing w:after="0" w:line="240" w:lineRule="auto"/>
    </w:pPr>
  </w:style>
  <w:style w:type="character" w:customStyle="1" w:styleId="FooterChar">
    <w:name w:val="Footer Char"/>
    <w:basedOn w:val="DefaultParagraphFont"/>
    <w:link w:val="Footer"/>
    <w:uiPriority w:val="99"/>
    <w:rsid w:val="005B370D"/>
    <w:rPr>
      <w:lang w:val="en-US"/>
    </w:rPr>
  </w:style>
  <w:style w:type="paragraph" w:styleId="ListParagraph">
    <w:name w:val="List Paragraph"/>
    <w:basedOn w:val="Normal"/>
    <w:uiPriority w:val="34"/>
    <w:qFormat/>
    <w:rsid w:val="00737B89"/>
    <w:pPr>
      <w:ind w:left="720"/>
      <w:contextualSpacing/>
    </w:pPr>
  </w:style>
  <w:style w:type="paragraph" w:styleId="NormalWeb">
    <w:name w:val="Normal (Web)"/>
    <w:basedOn w:val="Normal"/>
    <w:uiPriority w:val="99"/>
    <w:semiHidden/>
    <w:unhideWhenUsed/>
    <w:rsid w:val="0086397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A4779"/>
    <w:rPr>
      <w:sz w:val="16"/>
      <w:szCs w:val="16"/>
    </w:rPr>
  </w:style>
  <w:style w:type="paragraph" w:styleId="CommentText">
    <w:name w:val="annotation text"/>
    <w:basedOn w:val="Normal"/>
    <w:link w:val="CommentTextChar"/>
    <w:uiPriority w:val="99"/>
    <w:semiHidden/>
    <w:unhideWhenUsed/>
    <w:rsid w:val="00FA4779"/>
    <w:pPr>
      <w:spacing w:line="240" w:lineRule="auto"/>
    </w:pPr>
    <w:rPr>
      <w:sz w:val="20"/>
      <w:szCs w:val="20"/>
    </w:rPr>
  </w:style>
  <w:style w:type="character" w:customStyle="1" w:styleId="CommentTextChar">
    <w:name w:val="Comment Text Char"/>
    <w:basedOn w:val="DefaultParagraphFont"/>
    <w:link w:val="CommentText"/>
    <w:uiPriority w:val="99"/>
    <w:semiHidden/>
    <w:rsid w:val="00FA4779"/>
    <w:rPr>
      <w:sz w:val="20"/>
      <w:szCs w:val="20"/>
      <w:lang w:val="en-US"/>
    </w:rPr>
  </w:style>
  <w:style w:type="paragraph" w:styleId="CommentSubject">
    <w:name w:val="annotation subject"/>
    <w:basedOn w:val="CommentText"/>
    <w:next w:val="CommentText"/>
    <w:link w:val="CommentSubjectChar"/>
    <w:uiPriority w:val="99"/>
    <w:semiHidden/>
    <w:unhideWhenUsed/>
    <w:rsid w:val="00FA4779"/>
    <w:rPr>
      <w:b/>
      <w:bCs/>
    </w:rPr>
  </w:style>
  <w:style w:type="character" w:customStyle="1" w:styleId="CommentSubjectChar">
    <w:name w:val="Comment Subject Char"/>
    <w:basedOn w:val="CommentTextChar"/>
    <w:link w:val="CommentSubject"/>
    <w:uiPriority w:val="99"/>
    <w:semiHidden/>
    <w:rsid w:val="00FA4779"/>
    <w:rPr>
      <w:b/>
      <w:bCs/>
      <w:sz w:val="20"/>
      <w:szCs w:val="20"/>
      <w:lang w:val="en-US"/>
    </w:rPr>
  </w:style>
  <w:style w:type="paragraph" w:styleId="BalloonText">
    <w:name w:val="Balloon Text"/>
    <w:basedOn w:val="Normal"/>
    <w:link w:val="BalloonTextChar"/>
    <w:uiPriority w:val="99"/>
    <w:semiHidden/>
    <w:unhideWhenUsed/>
    <w:rsid w:val="00FA47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4779"/>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46B80"/>
  </w:style>
  <w:style w:type="character" w:styleId="Hyperlink">
    <w:name w:val="Hyperlink"/>
    <w:basedOn w:val="DefaultParagraphFont"/>
    <w:uiPriority w:val="99"/>
    <w:unhideWhenUsed/>
    <w:rsid w:val="00162DE6"/>
    <w:rPr>
      <w:color w:val="0000FF" w:themeColor="hyperlink"/>
      <w:u w:val="single"/>
    </w:rPr>
  </w:style>
  <w:style w:type="paragraph" w:styleId="Header">
    <w:name w:val="header"/>
    <w:basedOn w:val="Normal"/>
    <w:link w:val="HeaderChar"/>
    <w:uiPriority w:val="99"/>
    <w:unhideWhenUsed/>
    <w:rsid w:val="005B370D"/>
    <w:pPr>
      <w:tabs>
        <w:tab w:val="center" w:pos="4703"/>
        <w:tab w:val="right" w:pos="9406"/>
      </w:tabs>
      <w:spacing w:after="0" w:line="240" w:lineRule="auto"/>
    </w:pPr>
  </w:style>
  <w:style w:type="character" w:customStyle="1" w:styleId="HeaderChar">
    <w:name w:val="Header Char"/>
    <w:basedOn w:val="DefaultParagraphFont"/>
    <w:link w:val="Header"/>
    <w:uiPriority w:val="99"/>
    <w:rsid w:val="005B370D"/>
    <w:rPr>
      <w:lang w:val="en-US"/>
    </w:rPr>
  </w:style>
  <w:style w:type="paragraph" w:styleId="Footer">
    <w:name w:val="footer"/>
    <w:basedOn w:val="Normal"/>
    <w:link w:val="FooterChar"/>
    <w:uiPriority w:val="99"/>
    <w:unhideWhenUsed/>
    <w:rsid w:val="005B370D"/>
    <w:pPr>
      <w:tabs>
        <w:tab w:val="center" w:pos="4703"/>
        <w:tab w:val="right" w:pos="9406"/>
      </w:tabs>
      <w:spacing w:after="0" w:line="240" w:lineRule="auto"/>
    </w:pPr>
  </w:style>
  <w:style w:type="character" w:customStyle="1" w:styleId="FooterChar">
    <w:name w:val="Footer Char"/>
    <w:basedOn w:val="DefaultParagraphFont"/>
    <w:link w:val="Footer"/>
    <w:uiPriority w:val="99"/>
    <w:rsid w:val="005B370D"/>
    <w:rPr>
      <w:lang w:val="en-US"/>
    </w:rPr>
  </w:style>
  <w:style w:type="paragraph" w:styleId="ListParagraph">
    <w:name w:val="List Paragraph"/>
    <w:basedOn w:val="Normal"/>
    <w:uiPriority w:val="34"/>
    <w:qFormat/>
    <w:rsid w:val="00737B89"/>
    <w:pPr>
      <w:ind w:left="720"/>
      <w:contextualSpacing/>
    </w:pPr>
  </w:style>
  <w:style w:type="paragraph" w:styleId="NormalWeb">
    <w:name w:val="Normal (Web)"/>
    <w:basedOn w:val="Normal"/>
    <w:uiPriority w:val="99"/>
    <w:semiHidden/>
    <w:unhideWhenUsed/>
    <w:rsid w:val="0086397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A4779"/>
    <w:rPr>
      <w:sz w:val="16"/>
      <w:szCs w:val="16"/>
    </w:rPr>
  </w:style>
  <w:style w:type="paragraph" w:styleId="CommentText">
    <w:name w:val="annotation text"/>
    <w:basedOn w:val="Normal"/>
    <w:link w:val="CommentTextChar"/>
    <w:uiPriority w:val="99"/>
    <w:semiHidden/>
    <w:unhideWhenUsed/>
    <w:rsid w:val="00FA4779"/>
    <w:pPr>
      <w:spacing w:line="240" w:lineRule="auto"/>
    </w:pPr>
    <w:rPr>
      <w:sz w:val="20"/>
      <w:szCs w:val="20"/>
    </w:rPr>
  </w:style>
  <w:style w:type="character" w:customStyle="1" w:styleId="CommentTextChar">
    <w:name w:val="Comment Text Char"/>
    <w:basedOn w:val="DefaultParagraphFont"/>
    <w:link w:val="CommentText"/>
    <w:uiPriority w:val="99"/>
    <w:semiHidden/>
    <w:rsid w:val="00FA4779"/>
    <w:rPr>
      <w:sz w:val="20"/>
      <w:szCs w:val="20"/>
      <w:lang w:val="en-US"/>
    </w:rPr>
  </w:style>
  <w:style w:type="paragraph" w:styleId="CommentSubject">
    <w:name w:val="annotation subject"/>
    <w:basedOn w:val="CommentText"/>
    <w:next w:val="CommentText"/>
    <w:link w:val="CommentSubjectChar"/>
    <w:uiPriority w:val="99"/>
    <w:semiHidden/>
    <w:unhideWhenUsed/>
    <w:rsid w:val="00FA4779"/>
    <w:rPr>
      <w:b/>
      <w:bCs/>
    </w:rPr>
  </w:style>
  <w:style w:type="character" w:customStyle="1" w:styleId="CommentSubjectChar">
    <w:name w:val="Comment Subject Char"/>
    <w:basedOn w:val="CommentTextChar"/>
    <w:link w:val="CommentSubject"/>
    <w:uiPriority w:val="99"/>
    <w:semiHidden/>
    <w:rsid w:val="00FA4779"/>
    <w:rPr>
      <w:b/>
      <w:bCs/>
      <w:sz w:val="20"/>
      <w:szCs w:val="20"/>
      <w:lang w:val="en-US"/>
    </w:rPr>
  </w:style>
  <w:style w:type="paragraph" w:styleId="BalloonText">
    <w:name w:val="Balloon Text"/>
    <w:basedOn w:val="Normal"/>
    <w:link w:val="BalloonTextChar"/>
    <w:uiPriority w:val="99"/>
    <w:semiHidden/>
    <w:unhideWhenUsed/>
    <w:rsid w:val="00FA47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4779"/>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512431">
      <w:bodyDiv w:val="1"/>
      <w:marLeft w:val="0"/>
      <w:marRight w:val="0"/>
      <w:marTop w:val="0"/>
      <w:marBottom w:val="0"/>
      <w:divBdr>
        <w:top w:val="none" w:sz="0" w:space="0" w:color="auto"/>
        <w:left w:val="none" w:sz="0" w:space="0" w:color="auto"/>
        <w:bottom w:val="none" w:sz="0" w:space="0" w:color="auto"/>
        <w:right w:val="none" w:sz="0" w:space="0" w:color="auto"/>
      </w:divBdr>
    </w:div>
    <w:div w:id="683168842">
      <w:bodyDiv w:val="1"/>
      <w:marLeft w:val="0"/>
      <w:marRight w:val="0"/>
      <w:marTop w:val="0"/>
      <w:marBottom w:val="0"/>
      <w:divBdr>
        <w:top w:val="none" w:sz="0" w:space="0" w:color="auto"/>
        <w:left w:val="none" w:sz="0" w:space="0" w:color="auto"/>
        <w:bottom w:val="none" w:sz="0" w:space="0" w:color="auto"/>
        <w:right w:val="none" w:sz="0" w:space="0" w:color="auto"/>
      </w:divBdr>
    </w:div>
    <w:div w:id="1027291842">
      <w:bodyDiv w:val="1"/>
      <w:marLeft w:val="0"/>
      <w:marRight w:val="0"/>
      <w:marTop w:val="0"/>
      <w:marBottom w:val="0"/>
      <w:divBdr>
        <w:top w:val="none" w:sz="0" w:space="0" w:color="auto"/>
        <w:left w:val="none" w:sz="0" w:space="0" w:color="auto"/>
        <w:bottom w:val="none" w:sz="0" w:space="0" w:color="auto"/>
        <w:right w:val="none" w:sz="0" w:space="0" w:color="auto"/>
      </w:divBdr>
    </w:div>
    <w:div w:id="1304693516">
      <w:bodyDiv w:val="1"/>
      <w:marLeft w:val="0"/>
      <w:marRight w:val="0"/>
      <w:marTop w:val="0"/>
      <w:marBottom w:val="0"/>
      <w:divBdr>
        <w:top w:val="none" w:sz="0" w:space="0" w:color="auto"/>
        <w:left w:val="none" w:sz="0" w:space="0" w:color="auto"/>
        <w:bottom w:val="none" w:sz="0" w:space="0" w:color="auto"/>
        <w:right w:val="none" w:sz="0" w:space="0" w:color="auto"/>
      </w:divBdr>
    </w:div>
    <w:div w:id="1559632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drea.endimiani@ifik.unibe.ch"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endimiani@gmail.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2B4AB-2ECF-458B-94F8-385EAE693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894</Words>
  <Characters>1080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IFIK</Company>
  <LinksUpToDate>false</LinksUpToDate>
  <CharactersWithSpaces>12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eh, Odette Jöelle (IFIK)</dc:creator>
  <cp:lastModifiedBy>Endimiani, Andrea (IFIK)</cp:lastModifiedBy>
  <cp:revision>2</cp:revision>
  <cp:lastPrinted>2017-05-04T07:51:00Z</cp:lastPrinted>
  <dcterms:created xsi:type="dcterms:W3CDTF">2017-09-27T14:01:00Z</dcterms:created>
  <dcterms:modified xsi:type="dcterms:W3CDTF">2017-09-27T14:01:00Z</dcterms:modified>
</cp:coreProperties>
</file>